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0910B0">
      <w:pPr>
        <w:ind w:leftChars="0" w:left="0" w:right="240" w:firstLineChars="0" w:firstLine="0"/>
        <w:rPr>
          <w:rFonts w:hint="eastAsia"/>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143211432"/>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143211433"/>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2"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F241D3"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F241D3"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F241D3"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F241D3"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F241D3"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F241D3"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F241D3">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F241D3">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F241D3">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F241D3">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F241D3">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F241D3"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F241D3"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F241D3"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F241D3"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F241D3">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F241D3">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F241D3"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F241D3"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F241D3"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143211436"/>
          <w:r w:rsidRPr="00070E4D">
            <w:rPr>
              <w:rFonts w:hint="eastAsia"/>
              <w:b/>
              <w:sz w:val="32"/>
              <w:szCs w:val="32"/>
            </w:rPr>
            <w:t>表目錄</w:t>
          </w:r>
          <w:bookmarkEnd w:id="4"/>
        </w:p>
        <w:p w14:paraId="6CA550C8" w14:textId="038BE4C5" w:rsidR="00154754" w:rsidRPr="001D337F" w:rsidRDefault="00F241D3"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5" w:name="_Toc143211437"/>
      <w:r w:rsidRPr="00070E4D">
        <w:rPr>
          <w:rFonts w:hint="eastAsia"/>
          <w:b/>
          <w:sz w:val="32"/>
          <w:szCs w:val="32"/>
        </w:rPr>
        <w:lastRenderedPageBreak/>
        <w:t>圖目錄</w:t>
      </w:r>
      <w:bookmarkEnd w:id="5"/>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F241D3">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143211438"/>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143211439"/>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教職員間的爭議。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使用車辨系統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8" w:name="_Toc200023507"/>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r w:rsidR="001866E8">
        <w:rPr>
          <w:rFonts w:hint="eastAsia"/>
        </w:rPr>
        <w:t xml:space="preserve"> </w:t>
      </w:r>
      <w:r w:rsidR="001866E8">
        <w:rPr>
          <w:rFonts w:hint="eastAsia"/>
        </w:rPr>
        <w:t>陽明交通大學光復校區空照圖</w:t>
      </w:r>
      <w:bookmarkEnd w:id="8"/>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9" w:name="_Toc143211440"/>
      <w:r w:rsidRPr="000D7672">
        <w:rPr>
          <w:rFonts w:hint="eastAsia"/>
          <w:szCs w:val="28"/>
        </w:rPr>
        <w:lastRenderedPageBreak/>
        <w:t>研究目的</w:t>
      </w:r>
      <w:bookmarkEnd w:id="9"/>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釐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0" w:name="_Toc143211441"/>
      <w:r w:rsidRPr="000D7672">
        <w:rPr>
          <w:szCs w:val="28"/>
        </w:rPr>
        <w:t>研究限制</w:t>
      </w:r>
      <w:bookmarkEnd w:id="10"/>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之節果無法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1" w:name="_Toc143211442"/>
      <w:r w:rsidRPr="000D7672">
        <w:rPr>
          <w:rFonts w:hint="eastAsia"/>
          <w:szCs w:val="28"/>
        </w:rPr>
        <w:t>研究架構</w:t>
      </w:r>
      <w:bookmarkEnd w:id="11"/>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2" w:name="_Toc143211443"/>
      <w:r w:rsidRPr="001D337F">
        <w:rPr>
          <w:rFonts w:hint="eastAsia"/>
        </w:rPr>
        <w:t>研究流程</w:t>
      </w:r>
      <w:bookmarkEnd w:id="12"/>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3"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3"/>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4" w:name="_Toc143211444"/>
      <w:r w:rsidRPr="001D337F">
        <w:rPr>
          <w:rFonts w:hint="eastAsia"/>
        </w:rPr>
        <w:lastRenderedPageBreak/>
        <w:t xml:space="preserve">第二章　</w:t>
      </w:r>
      <w:r w:rsidRPr="00102457">
        <w:rPr>
          <w:rFonts w:hint="eastAsia"/>
        </w:rPr>
        <w:t>文獻回顧</w:t>
      </w:r>
      <w:bookmarkEnd w:id="14"/>
    </w:p>
    <w:p w14:paraId="429B1AC9" w14:textId="2EC09E48" w:rsidR="00B14BFE" w:rsidRDefault="00F7530A" w:rsidP="00A21CF0">
      <w:pPr>
        <w:pStyle w:val="2"/>
        <w:ind w:right="240"/>
      </w:pPr>
      <w:bookmarkStart w:id="15" w:name="_Toc136425600"/>
      <w:bookmarkStart w:id="16" w:name="_Toc136425783"/>
      <w:bookmarkStart w:id="17" w:name="_Toc136426180"/>
      <w:bookmarkStart w:id="18" w:name="_Toc136426337"/>
      <w:bookmarkStart w:id="19" w:name="_Toc136442038"/>
      <w:bookmarkStart w:id="20" w:name="_Toc136443193"/>
      <w:bookmarkStart w:id="21" w:name="_Toc136639808"/>
      <w:bookmarkStart w:id="22" w:name="_Toc136644880"/>
      <w:bookmarkStart w:id="23" w:name="_Toc136645832"/>
      <w:bookmarkStart w:id="24" w:name="_Toc136651034"/>
      <w:bookmarkStart w:id="25" w:name="_Toc136655596"/>
      <w:bookmarkStart w:id="26" w:name="_Toc136743293"/>
      <w:bookmarkStart w:id="27" w:name="_Toc136743871"/>
      <w:bookmarkStart w:id="28" w:name="_Toc136743922"/>
      <w:bookmarkStart w:id="29" w:name="_Toc137480264"/>
      <w:bookmarkStart w:id="30" w:name="_Toc137613355"/>
      <w:bookmarkStart w:id="31" w:name="_Toc137618865"/>
      <w:bookmarkStart w:id="32" w:name="_Toc137619026"/>
      <w:bookmarkStart w:id="33" w:name="_Toc137799395"/>
      <w:bookmarkStart w:id="34" w:name="_Toc137806078"/>
      <w:bookmarkStart w:id="35" w:name="_Toc138732652"/>
      <w:bookmarkStart w:id="36" w:name="_Toc138766349"/>
      <w:bookmarkStart w:id="37" w:name="_Toc138769925"/>
      <w:bookmarkStart w:id="38" w:name="_Toc138862526"/>
      <w:bookmarkStart w:id="39" w:name="_Toc139043233"/>
      <w:bookmarkStart w:id="40" w:name="_Toc140658351"/>
      <w:bookmarkStart w:id="41" w:name="_Toc140697374"/>
      <w:bookmarkStart w:id="42" w:name="_Toc140715535"/>
      <w:bookmarkStart w:id="43" w:name="_Toc140720602"/>
      <w:bookmarkStart w:id="44" w:name="_Toc140775955"/>
      <w:bookmarkStart w:id="45" w:name="_Toc140811604"/>
      <w:bookmarkStart w:id="46" w:name="_Toc140882064"/>
      <w:bookmarkStart w:id="47" w:name="_Toc14088319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r>
        <w:t xml:space="preserve">Alasadi, Suad A. and Bhaya, Wesam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r w:rsidR="00CE7CC2" w:rsidRPr="00CE7CC2">
        <w:t>Fakhitah Ridzuan, Wan Mohd Nazmee Wan Zainon</w:t>
      </w:r>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勘</w:t>
      </w:r>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從巨量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勘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藉長時間收集而來的數據分析能管理更加有效率，比如</w:t>
      </w:r>
      <w:r w:rsidRPr="00E7394B">
        <w:rPr>
          <w:rFonts w:hint="eastAsia"/>
        </w:rPr>
        <w:t>Allah Ditta, Muhammad Maroof Ahmed</w:t>
      </w:r>
      <w:r w:rsidRPr="00E7394B">
        <w:rPr>
          <w:rFonts w:hint="eastAsia"/>
        </w:rPr>
        <w:t>等人利用車牌辨識技術與物聯網（</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Sheenam Naaz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停車格依其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一新生不得申請汽車停車識別證，各學年度發行之汽車停車識別證數量應考量各校區停車格位總數量，而申請各類停車識別證需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券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以外，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識別證依校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券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資訊館旁停車場及行政大樓旁停車場皆為禁止區域，而博愛校區則為賢齊館地下停車場及其周邊停車場。具有二張之教職員工汽車停車識別證者，僅可擇一車輛於校內隔夜停車，各類票種車輛均不得無故長時滯留於校園停放，汽車停放違規者皆處以新台幣三百元，鎖扣處理費兩百元另計，而違規停放於身心障礙及婦幼專用停車格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之車辨系統使用詮營股份有限公司開發之車辨系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8" w:name="_Toc143211452"/>
      <w:r w:rsidRPr="000D7672">
        <w:rPr>
          <w:rFonts w:hint="eastAsia"/>
          <w:szCs w:val="32"/>
        </w:rPr>
        <w:lastRenderedPageBreak/>
        <w:t xml:space="preserve">第三章　</w:t>
      </w:r>
      <w:bookmarkEnd w:id="48"/>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w:t>
      </w:r>
      <w:r>
        <w:rPr>
          <w:rFonts w:ascii="標楷體" w:hAnsi="標楷體" w:hint="eastAsia"/>
        </w:rPr>
        <w:lastRenderedPageBreak/>
        <w:t>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為車辨系統依據E</w:t>
      </w:r>
      <w:r w:rsidR="00AD6F11">
        <w:rPr>
          <w:rFonts w:ascii="標楷體" w:hAnsi="標楷體"/>
        </w:rPr>
        <w:t>-tag</w:t>
      </w:r>
      <w:r w:rsidR="00AD6F11">
        <w:rPr>
          <w:rFonts w:ascii="標楷體" w:hAnsi="標楷體" w:hint="eastAsia"/>
        </w:rPr>
        <w:t>紀錄自動產出配對之車號，後由哨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於車辨系統之資料庫，因資料量龐大，需分多次下載。</w:t>
      </w:r>
      <w:r w:rsidR="00BD16D0">
        <w:rPr>
          <w:rFonts w:hint="eastAsia"/>
        </w:rPr>
        <w:t>於預處理階段</w:t>
      </w:r>
      <w:r w:rsidR="00BD16D0" w:rsidRPr="00BD16D0">
        <w:rPr>
          <w:rFonts w:hint="eastAsia"/>
        </w:rPr>
        <w:t>將其拼接，以利後續</w:t>
      </w:r>
      <w:r w:rsidR="00BD16D0">
        <w:rPr>
          <w:rFonts w:hint="eastAsia"/>
        </w:rPr>
        <w:t>步驟</w:t>
      </w:r>
      <w:r w:rsidR="00976795">
        <w:rPr>
          <w:rFonts w:hint="eastAsia"/>
        </w:rPr>
        <w:t>如</w:t>
      </w:r>
      <w:r w:rsidR="00BD16D0" w:rsidRPr="00BD16D0">
        <w:rPr>
          <w:rFonts w:hint="eastAsia"/>
        </w:rPr>
        <w:t>處理資料空值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空值，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勘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pPr>
      <w:r>
        <w:rPr>
          <w:rFonts w:hint="eastAsia"/>
        </w:rPr>
        <w:t>整個資料從車辨系統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分時在場車輛數統計視覺化後如圖</w:t>
      </w:r>
      <w:r w:rsidR="00DB6F62">
        <w:rPr>
          <w:rFonts w:hint="eastAsia"/>
        </w:rPr>
        <w:t>3</w:t>
      </w:r>
      <w:r w:rsidR="00DB6F62">
        <w:t>-3</w:t>
      </w:r>
      <w:r w:rsidR="00DB6F62">
        <w:rPr>
          <w:rFonts w:hint="eastAsia"/>
        </w:rPr>
        <w:t>所呈現，明顯看出不合理之樣態，在場車輛之分布變化樣態應為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27205E95" w14:textId="2F99B686" w:rsidR="00273BDA" w:rsidRDefault="00273BDA" w:rsidP="009401E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r w:rsidR="00E2020A">
        <w:rPr>
          <w:rFonts w:hint="eastAsia"/>
        </w:rPr>
        <w:t>最高</w:t>
      </w:r>
      <w:r w:rsidR="00E2456B">
        <w:rPr>
          <w:rFonts w:hint="eastAsia"/>
        </w:rPr>
        <w:t>在場車輛數</w:t>
      </w:r>
      <w:r w:rsidR="000B5987">
        <w:rPr>
          <w:rFonts w:hint="eastAsia"/>
        </w:rPr>
        <w:t>統計</w:t>
      </w:r>
      <w:r w:rsidR="00E2456B">
        <w:rPr>
          <w:rFonts w:hint="eastAsia"/>
        </w:rPr>
        <w:t>)</w:t>
      </w:r>
    </w:p>
    <w:p w14:paraId="36FBEEC6" w14:textId="1FBF7B72" w:rsidR="009401EA" w:rsidRDefault="009401EA" w:rsidP="009401EA">
      <w:pPr>
        <w:ind w:leftChars="0" w:left="0" w:right="240" w:firstLineChars="0" w:firstLine="0"/>
      </w:pPr>
      <w:r>
        <w:rPr>
          <w:noProof/>
        </w:rPr>
        <w:drawing>
          <wp:inline distT="0" distB="0" distL="0" distR="0" wp14:anchorId="70D60CC9" wp14:editId="2BE588D7">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28F393F8" w14:textId="054F9860" w:rsidR="009401EA" w:rsidRDefault="009401EA" w:rsidP="009401EA">
      <w:pPr>
        <w:ind w:leftChars="41" w:left="98" w:right="240" w:firstLineChars="83" w:firstLine="199"/>
        <w:jc w:val="center"/>
      </w:pPr>
      <w:r>
        <w:rPr>
          <w:rFonts w:hint="eastAsia"/>
        </w:rPr>
        <w:t>圖</w:t>
      </w:r>
      <w:r>
        <w:rPr>
          <w:rFonts w:hint="eastAsia"/>
        </w:rPr>
        <w:t>3</w:t>
      </w:r>
      <w:r>
        <w:t>-4</w:t>
      </w:r>
      <w:r>
        <w:rPr>
          <w:rFonts w:hint="eastAsia"/>
        </w:rPr>
        <w:t xml:space="preserve"> </w:t>
      </w:r>
      <w:r>
        <w:rPr>
          <w:rFonts w:hint="eastAsia"/>
        </w:rPr>
        <w:t>後續修正後樣態</w:t>
      </w:r>
      <w:r>
        <w:rPr>
          <w:rFonts w:hint="eastAsia"/>
        </w:rPr>
        <w:t>(2024</w:t>
      </w:r>
      <w:r>
        <w:rPr>
          <w:rFonts w:hint="eastAsia"/>
        </w:rPr>
        <w:t>年每天最高在場車輛數統計</w:t>
      </w:r>
      <w:r>
        <w:rPr>
          <w:rFonts w:hint="eastAsia"/>
        </w:rPr>
        <w:t>)</w:t>
      </w:r>
    </w:p>
    <w:p w14:paraId="0FEF8801" w14:textId="77777777" w:rsidR="009401EA" w:rsidRPr="009401EA" w:rsidRDefault="009401EA" w:rsidP="009401EA">
      <w:pPr>
        <w:ind w:leftChars="0" w:left="0" w:right="240" w:firstLineChars="0" w:firstLine="0"/>
      </w:pPr>
    </w:p>
    <w:p w14:paraId="035BBE4C" w14:textId="06D38C40"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r w:rsidR="006A6317">
        <w:rPr>
          <w:rFonts w:hint="eastAsia"/>
          <w:sz w:val="24"/>
          <w:szCs w:val="24"/>
        </w:rPr>
        <w:t>處理</w:t>
      </w:r>
    </w:p>
    <w:p w14:paraId="08966FF1" w14:textId="5393E215" w:rsidR="00B010E5" w:rsidRPr="00B010E5" w:rsidRDefault="00B010E5" w:rsidP="00B010E5">
      <w:pPr>
        <w:ind w:left="240" w:right="240" w:firstLine="480"/>
        <w:rPr>
          <w:rFonts w:hint="eastAsia"/>
        </w:rPr>
      </w:pPr>
      <w:r>
        <w:t>為評估原始資料可能遺漏的潛在車流，本研究紀錄每日的尖峰時間、最大在場車數與當日被排除之錯誤資料筆數，並進行車數補正計算。透過假設部分錯誤資料可能落於尖峰時段進場，本</w:t>
      </w:r>
      <w:r w:rsidR="00A8043F">
        <w:rPr>
          <w:rFonts w:hint="eastAsia"/>
        </w:rPr>
        <w:t>小節</w:t>
      </w:r>
      <w:r>
        <w:t>估算「補正車數」以反映真實需求，最終得到補正後最大車數。</w:t>
      </w:r>
    </w:p>
    <w:p w14:paraId="11F1059D" w14:textId="036B98C3" w:rsidR="00C778E5"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lastRenderedPageBreak/>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r w:rsidR="00311A7D">
        <w:t>為評估補正後結果之穩定性，本研究亦設計比較欄位如</w:t>
      </w:r>
      <w:r w:rsidR="00DC74DB">
        <w:rPr>
          <w:rFonts w:hint="eastAsia"/>
        </w:rPr>
        <w:t>表</w:t>
      </w:r>
      <w:r w:rsidR="00DC74DB">
        <w:rPr>
          <w:rFonts w:hint="eastAsia"/>
        </w:rPr>
        <w:t>3-1</w:t>
      </w:r>
      <w:r w:rsidR="00727FC0">
        <w:rPr>
          <w:rFonts w:hint="eastAsia"/>
        </w:rPr>
        <w:t>，</w:t>
      </w:r>
      <w:r w:rsidR="00B543B2">
        <w:rPr>
          <w:rFonts w:hint="eastAsia"/>
        </w:rPr>
        <w:t>時間上為求效率，以</w:t>
      </w:r>
      <w:r w:rsidR="00B543B2">
        <w:rPr>
          <w:rFonts w:hint="eastAsia"/>
        </w:rPr>
        <w:t>15</w:t>
      </w:r>
      <w:r w:rsidR="00B543B2">
        <w:rPr>
          <w:rFonts w:hint="eastAsia"/>
        </w:rPr>
        <w:t>分鐘為單位分時統計該區間場內停車數量，</w:t>
      </w:r>
      <w:r w:rsidR="00E91AD4">
        <w:rPr>
          <w:rFonts w:hint="eastAsia"/>
        </w:rPr>
        <w:t>方便進行</w:t>
      </w:r>
      <w:r w:rsidR="004F5A9C">
        <w:rPr>
          <w:rFonts w:hint="eastAsia"/>
        </w:rPr>
        <w:t>細部</w:t>
      </w:r>
      <w:r w:rsidR="00E91AD4">
        <w:rPr>
          <w:rFonts w:hint="eastAsia"/>
        </w:rPr>
        <w:t>確認</w:t>
      </w:r>
      <w:r w:rsidR="003661BD">
        <w:rPr>
          <w:rFonts w:hint="eastAsia"/>
        </w:rPr>
        <w:t>，並根據</w:t>
      </w:r>
      <w:r w:rsidR="000B3C25">
        <w:rPr>
          <w:rFonts w:hint="eastAsia"/>
        </w:rPr>
        <w:t>當時可辨識之</w:t>
      </w:r>
      <w:r w:rsidR="003661BD">
        <w:rPr>
          <w:rFonts w:hint="eastAsia"/>
        </w:rPr>
        <w:t>錯誤</w:t>
      </w:r>
      <w:r w:rsidR="000B3C25">
        <w:rPr>
          <w:rFonts w:hint="eastAsia"/>
        </w:rPr>
        <w:t>資料數照比例</w:t>
      </w:r>
      <w:r w:rsidR="004B2A5D">
        <w:rPr>
          <w:rFonts w:hint="eastAsia"/>
        </w:rPr>
        <w:t>加入計算</w:t>
      </w:r>
      <w:r w:rsidR="00311A7D">
        <w:t>：</w:t>
      </w:r>
    </w:p>
    <w:tbl>
      <w:tblPr>
        <w:tblW w:w="904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16"/>
        <w:gridCol w:w="6726"/>
      </w:tblGrid>
      <w:tr w:rsidR="00311A7D" w:rsidRPr="00311A7D" w14:paraId="75932B4A" w14:textId="77777777" w:rsidTr="00311A7D">
        <w:trPr>
          <w:trHeight w:val="436"/>
          <w:tblHeader/>
          <w:tblCellSpacing w:w="15" w:type="dxa"/>
        </w:trPr>
        <w:tc>
          <w:tcPr>
            <w:tcW w:w="0" w:type="auto"/>
            <w:vAlign w:val="center"/>
            <w:hideMark/>
          </w:tcPr>
          <w:p w14:paraId="1DF31ED3" w14:textId="77777777" w:rsidR="00311A7D" w:rsidRPr="00311A7D" w:rsidRDefault="00311A7D" w:rsidP="00311A7D">
            <w:pPr>
              <w:widowControl/>
              <w:spacing w:line="240" w:lineRule="auto"/>
              <w:ind w:leftChars="0" w:left="0" w:rightChars="0" w:right="0" w:firstLineChars="0" w:firstLine="0"/>
              <w:jc w:val="center"/>
              <w:rPr>
                <w:rFonts w:ascii="標楷體" w:hAnsi="標楷體" w:cs="新細明體"/>
                <w:b/>
                <w:bCs/>
                <w:kern w:val="0"/>
                <w:szCs w:val="24"/>
              </w:rPr>
            </w:pPr>
            <w:r w:rsidRPr="00311A7D">
              <w:rPr>
                <w:rFonts w:ascii="標楷體" w:hAnsi="標楷體" w:cs="新細明體"/>
                <w:b/>
                <w:bCs/>
                <w:kern w:val="0"/>
                <w:szCs w:val="24"/>
              </w:rPr>
              <w:t>欄位</w:t>
            </w:r>
          </w:p>
        </w:tc>
        <w:tc>
          <w:tcPr>
            <w:tcW w:w="0" w:type="auto"/>
            <w:vAlign w:val="center"/>
            <w:hideMark/>
          </w:tcPr>
          <w:p w14:paraId="12F25428" w14:textId="77777777" w:rsidR="00311A7D" w:rsidRPr="00311A7D" w:rsidRDefault="00311A7D" w:rsidP="00311A7D">
            <w:pPr>
              <w:widowControl/>
              <w:spacing w:line="240" w:lineRule="auto"/>
              <w:ind w:leftChars="0" w:left="0" w:rightChars="0" w:right="0" w:firstLineChars="0" w:firstLine="0"/>
              <w:jc w:val="center"/>
              <w:rPr>
                <w:rFonts w:ascii="標楷體" w:hAnsi="標楷體" w:cs="新細明體"/>
                <w:b/>
                <w:bCs/>
                <w:kern w:val="0"/>
                <w:szCs w:val="24"/>
              </w:rPr>
            </w:pPr>
            <w:r w:rsidRPr="00311A7D">
              <w:rPr>
                <w:rFonts w:ascii="標楷體" w:hAnsi="標楷體" w:cs="新細明體"/>
                <w:b/>
                <w:bCs/>
                <w:kern w:val="0"/>
                <w:szCs w:val="24"/>
              </w:rPr>
              <w:t>說明</w:t>
            </w:r>
          </w:p>
        </w:tc>
      </w:tr>
      <w:tr w:rsidR="00311A7D" w:rsidRPr="00311A7D" w14:paraId="6846EC83" w14:textId="77777777" w:rsidTr="00311A7D">
        <w:trPr>
          <w:trHeight w:val="436"/>
          <w:tblCellSpacing w:w="15" w:type="dxa"/>
        </w:trPr>
        <w:tc>
          <w:tcPr>
            <w:tcW w:w="0" w:type="auto"/>
            <w:vAlign w:val="center"/>
            <w:hideMark/>
          </w:tcPr>
          <w:p w14:paraId="29F0AEE5"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尖峰時間</w:t>
            </w:r>
          </w:p>
        </w:tc>
        <w:tc>
          <w:tcPr>
            <w:tcW w:w="0" w:type="auto"/>
            <w:vAlign w:val="center"/>
            <w:hideMark/>
          </w:tcPr>
          <w:p w14:paraId="11724828"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該日在場車數最多之時間（如 13:15）</w:t>
            </w:r>
          </w:p>
        </w:tc>
      </w:tr>
      <w:tr w:rsidR="00311A7D" w:rsidRPr="00311A7D" w14:paraId="30286FB9" w14:textId="77777777" w:rsidTr="00311A7D">
        <w:trPr>
          <w:trHeight w:val="436"/>
          <w:tblCellSpacing w:w="15" w:type="dxa"/>
        </w:trPr>
        <w:tc>
          <w:tcPr>
            <w:tcW w:w="0" w:type="auto"/>
            <w:vAlign w:val="center"/>
            <w:hideMark/>
          </w:tcPr>
          <w:p w14:paraId="03EC5075"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原始最大車數</w:t>
            </w:r>
          </w:p>
        </w:tc>
        <w:tc>
          <w:tcPr>
            <w:tcW w:w="0" w:type="auto"/>
            <w:vAlign w:val="center"/>
            <w:hideMark/>
          </w:tcPr>
          <w:p w14:paraId="1BD75D71"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未補正前，以正常資料推估之最大在場車數</w:t>
            </w:r>
          </w:p>
        </w:tc>
      </w:tr>
      <w:tr w:rsidR="00311A7D" w:rsidRPr="00311A7D" w14:paraId="07EF5898" w14:textId="77777777" w:rsidTr="00311A7D">
        <w:trPr>
          <w:trHeight w:val="452"/>
          <w:tblCellSpacing w:w="15" w:type="dxa"/>
        </w:trPr>
        <w:tc>
          <w:tcPr>
            <w:tcW w:w="0" w:type="auto"/>
            <w:vAlign w:val="center"/>
            <w:hideMark/>
          </w:tcPr>
          <w:p w14:paraId="1A52E47A"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錯誤資料數</w:t>
            </w:r>
          </w:p>
        </w:tc>
        <w:tc>
          <w:tcPr>
            <w:tcW w:w="0" w:type="auto"/>
            <w:vAlign w:val="center"/>
            <w:hideMark/>
          </w:tcPr>
          <w:p w14:paraId="7913CEBE"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當日被刪除或排除之異常資料筆數</w:t>
            </w:r>
          </w:p>
        </w:tc>
      </w:tr>
      <w:tr w:rsidR="00311A7D" w:rsidRPr="00311A7D" w14:paraId="14D04115" w14:textId="77777777" w:rsidTr="00311A7D">
        <w:trPr>
          <w:trHeight w:val="436"/>
          <w:tblCellSpacing w:w="15" w:type="dxa"/>
        </w:trPr>
        <w:tc>
          <w:tcPr>
            <w:tcW w:w="0" w:type="auto"/>
            <w:vAlign w:val="center"/>
            <w:hideMark/>
          </w:tcPr>
          <w:p w14:paraId="04268595"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補正車數</w:t>
            </w:r>
          </w:p>
        </w:tc>
        <w:tc>
          <w:tcPr>
            <w:tcW w:w="0" w:type="auto"/>
            <w:vAlign w:val="center"/>
            <w:hideMark/>
          </w:tcPr>
          <w:p w14:paraId="54DF47BF"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依據錯誤資料估算，可能需補回之潛在尖峰車數</w:t>
            </w:r>
          </w:p>
        </w:tc>
      </w:tr>
      <w:tr w:rsidR="00311A7D" w:rsidRPr="00311A7D" w14:paraId="5CD4B837" w14:textId="77777777" w:rsidTr="00311A7D">
        <w:trPr>
          <w:trHeight w:val="436"/>
          <w:tblCellSpacing w:w="15" w:type="dxa"/>
        </w:trPr>
        <w:tc>
          <w:tcPr>
            <w:tcW w:w="0" w:type="auto"/>
            <w:vAlign w:val="center"/>
            <w:hideMark/>
          </w:tcPr>
          <w:p w14:paraId="145D7C2D"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補正後最大車數</w:t>
            </w:r>
          </w:p>
        </w:tc>
        <w:tc>
          <w:tcPr>
            <w:tcW w:w="0" w:type="auto"/>
            <w:vAlign w:val="center"/>
            <w:hideMark/>
          </w:tcPr>
          <w:p w14:paraId="61719101" w14:textId="77777777" w:rsidR="00311A7D" w:rsidRPr="00311A7D" w:rsidRDefault="00311A7D" w:rsidP="00311A7D">
            <w:pPr>
              <w:widowControl/>
              <w:spacing w:line="240" w:lineRule="auto"/>
              <w:ind w:leftChars="0" w:left="0" w:rightChars="0" w:right="0" w:firstLineChars="0" w:firstLine="0"/>
              <w:jc w:val="left"/>
              <w:rPr>
                <w:rFonts w:ascii="標楷體" w:hAnsi="標楷體" w:cs="新細明體"/>
                <w:kern w:val="0"/>
                <w:szCs w:val="24"/>
              </w:rPr>
            </w:pPr>
            <w:r w:rsidRPr="00311A7D">
              <w:rPr>
                <w:rFonts w:ascii="標楷體" w:hAnsi="標楷體" w:cs="新細明體"/>
                <w:kern w:val="0"/>
                <w:szCs w:val="24"/>
              </w:rPr>
              <w:t>將補正數納入考量後之最大車數估計</w:t>
            </w:r>
          </w:p>
        </w:tc>
      </w:tr>
    </w:tbl>
    <w:p w14:paraId="785DE99F" w14:textId="3C147F7A" w:rsidR="00311A7D" w:rsidRDefault="00311A7D" w:rsidP="00311A7D">
      <w:pPr>
        <w:ind w:leftChars="41" w:left="98" w:right="240" w:firstLineChars="83" w:firstLine="199"/>
        <w:jc w:val="center"/>
      </w:pPr>
      <w:r>
        <w:rPr>
          <w:rFonts w:hint="eastAsia"/>
        </w:rPr>
        <w:t>表</w:t>
      </w:r>
      <w:r>
        <w:rPr>
          <w:rFonts w:hint="eastAsia"/>
        </w:rPr>
        <w:t>3</w:t>
      </w:r>
      <w:r>
        <w:t>-</w:t>
      </w:r>
      <w:r>
        <w:t>1</w:t>
      </w:r>
      <w:r>
        <w:rPr>
          <w:rFonts w:hint="eastAsia"/>
        </w:rPr>
        <w:t xml:space="preserve"> </w:t>
      </w:r>
      <w:r>
        <w:rPr>
          <w:rFonts w:hint="eastAsia"/>
        </w:rPr>
        <w:t>錯誤資料分析流程</w:t>
      </w:r>
    </w:p>
    <w:p w14:paraId="31589B26" w14:textId="77777777" w:rsidR="00311A7D" w:rsidRPr="00311A7D" w:rsidRDefault="00311A7D" w:rsidP="00311A7D">
      <w:pPr>
        <w:ind w:leftChars="0" w:left="0" w:right="240" w:firstLineChars="0" w:firstLine="0"/>
        <w:rPr>
          <w:rFonts w:hint="eastAsia"/>
        </w:rPr>
      </w:pP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587646A0">
            <wp:extent cx="5136303" cy="5629524"/>
            <wp:effectExtent l="0" t="0" r="762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2340" cy="5636141"/>
                    </a:xfrm>
                    <a:prstGeom prst="rect">
                      <a:avLst/>
                    </a:prstGeom>
                    <a:noFill/>
                    <a:ln>
                      <a:noFill/>
                    </a:ln>
                  </pic:spPr>
                </pic:pic>
              </a:graphicData>
            </a:graphic>
          </wp:inline>
        </w:drawing>
      </w:r>
    </w:p>
    <w:p w14:paraId="180F0611" w14:textId="742A06FB" w:rsidR="00640C6A" w:rsidRPr="006730F4" w:rsidRDefault="00E2248A" w:rsidP="007A4F89">
      <w:pPr>
        <w:ind w:leftChars="41" w:left="98" w:right="240" w:firstLineChars="83" w:firstLine="199"/>
        <w:jc w:val="center"/>
        <w:rPr>
          <w:rFonts w:hint="eastAsia"/>
        </w:rPr>
      </w:pPr>
      <w:r>
        <w:rPr>
          <w:rFonts w:hint="eastAsia"/>
        </w:rPr>
        <w:t>圖</w:t>
      </w:r>
      <w:r>
        <w:rPr>
          <w:rFonts w:hint="eastAsia"/>
        </w:rPr>
        <w:t>3</w:t>
      </w:r>
      <w:r>
        <w:t>-</w:t>
      </w:r>
      <w:r w:rsidR="009B7A97">
        <w:t>4</w:t>
      </w:r>
      <w:r>
        <w:rPr>
          <w:rFonts w:hint="eastAsia"/>
        </w:rPr>
        <w:t xml:space="preserve"> </w:t>
      </w:r>
      <w:r>
        <w:rPr>
          <w:rFonts w:hint="eastAsia"/>
        </w:rPr>
        <w:t>錯誤資料分析流程</w:t>
      </w:r>
    </w:p>
    <w:p w14:paraId="4E20849F" w14:textId="5C0673AA" w:rsidR="006730F4" w:rsidRDefault="001C2334" w:rsidP="006730F4">
      <w:pPr>
        <w:pStyle w:val="3"/>
        <w:ind w:left="240" w:right="240" w:firstLine="480"/>
      </w:pPr>
      <w:r>
        <w:rPr>
          <w:rFonts w:hint="eastAsia"/>
        </w:rPr>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r>
        <w:rPr>
          <w:rFonts w:hint="eastAsia"/>
        </w:rPr>
        <w:t>此外，原始資料之日期格式為</w:t>
      </w:r>
      <w:r w:rsidR="00541699">
        <w:rPr>
          <w:rFonts w:hint="eastAsia"/>
        </w:rPr>
        <w:t>字串格式，且時間格式包含民國以及西元，甚至</w:t>
      </w:r>
      <w:r w:rsidR="00541699">
        <w:rPr>
          <w:rFonts w:hint="eastAsia"/>
        </w:rPr>
        <w:lastRenderedPageBreak/>
        <w:t>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r w:rsidR="00882DA4">
        <w:rPr>
          <w:rFonts w:hint="eastAsia"/>
        </w:rPr>
        <w:t>函式庫</w:t>
      </w:r>
      <w:r w:rsidR="00882DA4">
        <w:rPr>
          <w:rFonts w:hint="eastAsia"/>
        </w:rPr>
        <w:t>p</w:t>
      </w:r>
      <w:r w:rsidR="00882DA4">
        <w:t>andas</w:t>
      </w:r>
      <w:r w:rsidR="00277C49">
        <w:rPr>
          <w:rFonts w:hint="eastAsia"/>
        </w:rPr>
        <w:t>使用適當之函式將字串轉換為</w:t>
      </w:r>
      <w:r w:rsidR="00277C49">
        <w:rPr>
          <w:rFonts w:hint="eastAsia"/>
        </w:rPr>
        <w:t>d</w:t>
      </w:r>
      <w:r w:rsidR="00277C49">
        <w:t>atatime</w:t>
      </w:r>
      <w:r w:rsidR="00277C49">
        <w:rPr>
          <w:rFonts w:hint="eastAsia"/>
        </w:rPr>
        <w:t>格式</w:t>
      </w:r>
      <w:r w:rsidR="00882DA4">
        <w:rPr>
          <w:rFonts w:hint="eastAsia"/>
        </w:rPr>
        <w:t>，</w:t>
      </w:r>
      <w:r w:rsidR="00277C49">
        <w:rPr>
          <w:rFonts w:hint="eastAsia"/>
        </w:rPr>
        <w:t>使後續之時間計算函式得以套用，並且使用</w:t>
      </w:r>
      <w:r w:rsidR="00277C49">
        <w:rPr>
          <w:rFonts w:hint="eastAsia"/>
        </w:rPr>
        <w:t>s</w:t>
      </w:r>
      <w:r w:rsidR="00277C49">
        <w:t>trftime</w:t>
      </w:r>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將缺值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r w:rsidR="007B22C3">
        <w:rPr>
          <w:rFonts w:hint="eastAsia"/>
        </w:rPr>
        <w:t>函式將其轉換為</w:t>
      </w:r>
      <w:r w:rsidR="007B22C3">
        <w:rPr>
          <w:rFonts w:hint="eastAsia"/>
        </w:rPr>
        <w:t>P</w:t>
      </w:r>
      <w:r w:rsidR="007B22C3">
        <w:t>andas</w:t>
      </w:r>
      <w:r w:rsidR="007B22C3">
        <w:rPr>
          <w:rFonts w:hint="eastAsia"/>
        </w:rPr>
        <w:t>套件定義之空值</w:t>
      </w:r>
      <w:r w:rsidR="007B22C3">
        <w:rPr>
          <w:rFonts w:hint="eastAsia"/>
        </w:rPr>
        <w:t>n</w:t>
      </w:r>
      <w:r w:rsidR="007B22C3">
        <w:t>p.nan</w:t>
      </w:r>
      <w:r w:rsidR="007B22C3">
        <w:rPr>
          <w:rFonts w:hint="eastAsia"/>
        </w:rPr>
        <w:t>，以便使用</w:t>
      </w:r>
      <w:r w:rsidR="007B22C3">
        <w:rPr>
          <w:rFonts w:hint="eastAsia"/>
        </w:rPr>
        <w:t>.</w:t>
      </w:r>
      <w:r w:rsidR="007B22C3">
        <w:t>isna</w:t>
      </w:r>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r>
        <w:rPr>
          <w:rFonts w:hint="eastAsia"/>
        </w:rPr>
        <w:t>空值與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欄位缺值或格式錯誤</w:t>
      </w:r>
    </w:p>
    <w:p w14:paraId="1CEE8CA3" w14:textId="410B1041" w:rsidR="008532F2" w:rsidRDefault="008532F2" w:rsidP="008532F2">
      <w:pPr>
        <w:ind w:left="240" w:right="240" w:firstLine="480"/>
      </w:pPr>
      <w:r>
        <w:rPr>
          <w:rFonts w:hint="eastAsia"/>
        </w:rPr>
        <w:t>進入與出場時間之合併欄位若轉換失敗（即</w:t>
      </w:r>
      <w:r>
        <w:rPr>
          <w:rFonts w:hint="eastAsia"/>
        </w:rPr>
        <w:t>to_datetime</w:t>
      </w:r>
      <w:r>
        <w:rPr>
          <w:rFonts w:hint="eastAsia"/>
        </w:rPr>
        <w:t>結果為</w:t>
      </w:r>
      <w:r>
        <w:rPr>
          <w:rFonts w:hint="eastAsia"/>
        </w:rPr>
        <w:t>NaT</w:t>
      </w:r>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lastRenderedPageBreak/>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為車辨失敗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pPr>
    </w:p>
    <w:p w14:paraId="6ABD7FB8" w14:textId="61AC75D3" w:rsidR="00A9377E" w:rsidRDefault="00A9377E" w:rsidP="00A9377E">
      <w:pPr>
        <w:pStyle w:val="1"/>
        <w:ind w:left="240" w:right="240" w:firstLine="641"/>
        <w:rPr>
          <w:szCs w:val="32"/>
        </w:rPr>
      </w:pPr>
      <w:bookmarkStart w:id="49" w:name="_Toc143211464"/>
      <w:r w:rsidRPr="00B77612">
        <w:rPr>
          <w:rFonts w:hint="eastAsia"/>
          <w:szCs w:val="32"/>
        </w:rPr>
        <w:t xml:space="preserve">第四章　</w:t>
      </w:r>
      <w:bookmarkEnd w:id="49"/>
      <w:r w:rsidR="00564DC7" w:rsidRPr="00B77612">
        <w:rPr>
          <w:rFonts w:hint="eastAsia"/>
          <w:szCs w:val="32"/>
        </w:rPr>
        <w:t>停車行為分析</w:t>
      </w:r>
    </w:p>
    <w:p w14:paraId="2CB9BDC0" w14:textId="75E8492E" w:rsidR="00C506E7" w:rsidRDefault="00C154DB" w:rsidP="00C506E7">
      <w:pPr>
        <w:pStyle w:val="2"/>
        <w:ind w:right="240"/>
      </w:pPr>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p>
    <w:p w14:paraId="4DFEBBAD" w14:textId="4594BC13" w:rsidR="00C506E7" w:rsidRDefault="00C506E7" w:rsidP="00C506E7">
      <w:pPr>
        <w:pStyle w:val="3"/>
        <w:ind w:left="240" w:right="240" w:firstLine="480"/>
      </w:pPr>
      <w:r>
        <w:rPr>
          <w:rFonts w:hint="eastAsia"/>
        </w:rPr>
        <w:t>周間上班時間平均停車數量</w:t>
      </w:r>
    </w:p>
    <w:p w14:paraId="58444C2C" w14:textId="02FC738B"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之在場車輛數，計算出平均在場車輛，並將結果以長條圖（如圖</w:t>
      </w:r>
      <w:r>
        <w:rPr>
          <w:rFonts w:hint="eastAsia"/>
        </w:rPr>
        <w:t xml:space="preserve"> 4</w:t>
      </w:r>
      <w:r w:rsidR="00106C71">
        <w:rPr>
          <w:rFonts w:hint="eastAsia"/>
        </w:rPr>
        <w:t>-1</w:t>
      </w:r>
      <w:r w:rsidR="001B29A7">
        <w:t>-1</w:t>
      </w:r>
      <w:r>
        <w:rPr>
          <w:rFonts w:hint="eastAsia"/>
        </w:rPr>
        <w:t>）呈現。從圖中可以清楚觀察到，平日（星期一至星期五）</w:t>
      </w:r>
      <w:r>
        <w:rPr>
          <w:rFonts w:hint="eastAsia"/>
        </w:rPr>
        <w:lastRenderedPageBreak/>
        <w:t>的平均在場車輛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r w:rsidR="00F04C66">
        <w:rPr>
          <w:rFonts w:hint="eastAsia"/>
        </w:rPr>
        <w:t>周末</w:t>
      </w:r>
      <w:r>
        <w:rPr>
          <w:rFonts w:hint="eastAsia"/>
        </w:rPr>
        <w:t>在場車輛顯著下降，分別約為</w:t>
      </w:r>
      <w:r>
        <w:rPr>
          <w:rFonts w:hint="eastAsia"/>
        </w:rPr>
        <w:t xml:space="preserve"> 470 </w:t>
      </w:r>
      <w:r>
        <w:rPr>
          <w:rFonts w:hint="eastAsia"/>
        </w:rPr>
        <w:t>輛與</w:t>
      </w:r>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此外，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C1F7CA8" w:rsidR="00B042EE" w:rsidRDefault="00B042EE" w:rsidP="00B042EE">
      <w:pPr>
        <w:ind w:leftChars="41" w:left="98" w:right="240" w:firstLineChars="83" w:firstLine="199"/>
        <w:jc w:val="center"/>
      </w:pPr>
      <w:r>
        <w:rPr>
          <w:rFonts w:hint="eastAsia"/>
        </w:rPr>
        <w:t>圖</w:t>
      </w:r>
      <w:r>
        <w:rPr>
          <w:rFonts w:hint="eastAsia"/>
        </w:rPr>
        <w:t>4</w:t>
      </w:r>
      <w:r w:rsidR="001B29A7">
        <w:t>-1</w:t>
      </w:r>
      <w:r>
        <w:rPr>
          <w:rFonts w:hint="eastAsia"/>
        </w:rPr>
        <w:t xml:space="preserve">-1 </w:t>
      </w:r>
      <w:r w:rsidR="0007493F">
        <w:rPr>
          <w:rFonts w:hint="eastAsia"/>
        </w:rPr>
        <w:t>周間</w:t>
      </w:r>
      <w:r>
        <w:rPr>
          <w:rFonts w:hint="eastAsia"/>
        </w:rPr>
        <w:t>上班時間平均在場車輛數</w:t>
      </w:r>
    </w:p>
    <w:p w14:paraId="036DAE80" w14:textId="7F2E2E47" w:rsidR="00C506E7" w:rsidRDefault="00C506E7" w:rsidP="00C506E7">
      <w:pPr>
        <w:pStyle w:val="3"/>
        <w:ind w:left="240" w:right="240" w:firstLine="480"/>
      </w:pPr>
      <w:r>
        <w:rPr>
          <w:rFonts w:hint="eastAsia"/>
        </w:rPr>
        <w:t>周間平均停車數量</w:t>
      </w:r>
    </w:p>
    <w:p w14:paraId="04E91646" w14:textId="69391AB0" w:rsidR="00631BB7" w:rsidRDefault="00631BB7" w:rsidP="00631BB7">
      <w:pPr>
        <w:ind w:left="240" w:right="240" w:firstLine="480"/>
      </w:pPr>
      <w:r>
        <w:rPr>
          <w:rFonts w:hint="eastAsia"/>
        </w:rPr>
        <w:t>本節進一步統計整體週期中的平均在場車輛數</w:t>
      </w:r>
      <w:r w:rsidR="00ED5AF3">
        <w:rPr>
          <w:rFonts w:hint="eastAsia"/>
        </w:rPr>
        <w:t>，</w:t>
      </w:r>
      <w:r>
        <w:rPr>
          <w:rFonts w:hint="eastAsia"/>
        </w:rPr>
        <w:t>將每日</w:t>
      </w:r>
      <w:r>
        <w:rPr>
          <w:rFonts w:hint="eastAsia"/>
        </w:rPr>
        <w:t>24</w:t>
      </w:r>
      <w:r>
        <w:rPr>
          <w:rFonts w:hint="eastAsia"/>
        </w:rPr>
        <w:t>小時的平均在場數據依星期幾分組，呈現各日之停車需求時序變化（如圖</w:t>
      </w:r>
      <w:r>
        <w:rPr>
          <w:rFonts w:hint="eastAsia"/>
        </w:rPr>
        <w:t>4</w:t>
      </w:r>
      <w:r w:rsidR="001B29A7">
        <w:t>-1</w:t>
      </w:r>
      <w:r>
        <w:rPr>
          <w:rFonts w:hint="eastAsia"/>
        </w:rPr>
        <w:t>-2</w:t>
      </w:r>
      <w:r>
        <w:rPr>
          <w:rFonts w:hint="eastAsia"/>
        </w:rPr>
        <w:t>所示）。從圖中可發現，星期一至星期五白天時段（</w:t>
      </w:r>
      <w:r>
        <w:rPr>
          <w:rFonts w:hint="eastAsia"/>
        </w:rPr>
        <w:t>08:00</w:t>
      </w:r>
      <w:r>
        <w:rPr>
          <w:rFonts w:hint="eastAsia"/>
        </w:rPr>
        <w:t>–</w:t>
      </w:r>
      <w:r>
        <w:rPr>
          <w:rFonts w:hint="eastAsia"/>
        </w:rPr>
        <w:t>18:00</w:t>
      </w:r>
      <w:r>
        <w:rPr>
          <w:rFonts w:hint="eastAsia"/>
        </w:rPr>
        <w:t>）停車數量穩定且偏高，顯示有明顯的通</w:t>
      </w:r>
      <w:r>
        <w:rPr>
          <w:rFonts w:hint="eastAsia"/>
        </w:rPr>
        <w:lastRenderedPageBreak/>
        <w:t>勤需求。而在晚上時段（</w:t>
      </w:r>
      <w:r>
        <w:rPr>
          <w:rFonts w:hint="eastAsia"/>
        </w:rPr>
        <w:t>18:00</w:t>
      </w:r>
      <w:r>
        <w:rPr>
          <w:rFonts w:hint="eastAsia"/>
        </w:rPr>
        <w:t>後）則呈現逐步下降趨勢。假日（星期六與星期日）整日的在場車輛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3F5BAF9B" w:rsidR="0065208E" w:rsidRDefault="0065208E" w:rsidP="0065208E">
      <w:pPr>
        <w:ind w:leftChars="41" w:left="98" w:right="240" w:firstLineChars="83" w:firstLine="199"/>
        <w:jc w:val="center"/>
      </w:pPr>
      <w:r>
        <w:rPr>
          <w:rFonts w:hint="eastAsia"/>
        </w:rPr>
        <w:t>圖</w:t>
      </w:r>
      <w:r>
        <w:rPr>
          <w:rFonts w:hint="eastAsia"/>
        </w:rPr>
        <w:t>4</w:t>
      </w:r>
      <w:r w:rsidR="001B29A7">
        <w:t>-1</w:t>
      </w:r>
      <w:r>
        <w:rPr>
          <w:rFonts w:hint="eastAsia"/>
        </w:rPr>
        <w:t>-</w:t>
      </w:r>
      <w:r>
        <w:t>2</w:t>
      </w:r>
      <w:r>
        <w:rPr>
          <w:rFonts w:hint="eastAsia"/>
        </w:rPr>
        <w:t xml:space="preserve"> </w:t>
      </w:r>
      <w:r w:rsidR="005D29C7">
        <w:rPr>
          <w:rFonts w:hint="eastAsia"/>
        </w:rPr>
        <w:t>周間</w:t>
      </w:r>
      <w:r>
        <w:rPr>
          <w:rFonts w:hint="eastAsia"/>
        </w:rPr>
        <w:t>平均在場車輛數</w:t>
      </w:r>
    </w:p>
    <w:p w14:paraId="3A777584" w14:textId="41650F64" w:rsidR="0065208E" w:rsidRDefault="00E431B6" w:rsidP="00E431B6">
      <w:pPr>
        <w:pStyle w:val="3"/>
        <w:ind w:left="240" w:right="240" w:firstLine="480"/>
      </w:pPr>
      <w:r>
        <w:rPr>
          <w:rFonts w:hint="eastAsia"/>
        </w:rPr>
        <w:t>分月平均在場車輛數</w:t>
      </w:r>
    </w:p>
    <w:p w14:paraId="5E07B7B8" w14:textId="323653C9" w:rsidR="00DB6DAC" w:rsidRDefault="00DB6DAC" w:rsidP="00DB6DAC">
      <w:pPr>
        <w:ind w:left="240" w:right="240" w:firstLine="480"/>
      </w:pPr>
      <w:r>
        <w:rPr>
          <w:rFonts w:hint="eastAsia"/>
        </w:rPr>
        <w:t>圖</w:t>
      </w:r>
      <w:r>
        <w:rPr>
          <w:rFonts w:hint="eastAsia"/>
        </w:rPr>
        <w:t>4</w:t>
      </w:r>
      <w:r w:rsidR="001B29A7">
        <w:t>-1</w:t>
      </w:r>
      <w:r>
        <w:rPr>
          <w:rFonts w:hint="eastAsia"/>
        </w:rPr>
        <w:t>-3</w:t>
      </w:r>
      <w:r>
        <w:rPr>
          <w:rFonts w:hint="eastAsia"/>
        </w:rPr>
        <w:t>整理分析各月份平均在場車輛數，協助判斷是否存在季節性需求差異。觀察結果顯示，暑期月份（</w:t>
      </w:r>
      <w:r>
        <w:rPr>
          <w:rFonts w:hint="eastAsia"/>
        </w:rPr>
        <w:t>7</w:t>
      </w:r>
      <w:r>
        <w:rPr>
          <w:rFonts w:hint="eastAsia"/>
        </w:rPr>
        <w:t>月與</w:t>
      </w:r>
      <w:r>
        <w:rPr>
          <w:rFonts w:hint="eastAsia"/>
        </w:rPr>
        <w:t>8</w:t>
      </w:r>
      <w:r>
        <w:rPr>
          <w:rFonts w:hint="eastAsia"/>
        </w:rPr>
        <w:t>月）與寒假期間（</w:t>
      </w:r>
      <w:r>
        <w:rPr>
          <w:rFonts w:hint="eastAsia"/>
        </w:rPr>
        <w:t>1</w:t>
      </w:r>
      <w:r>
        <w:rPr>
          <w:rFonts w:hint="eastAsia"/>
        </w:rPr>
        <w:t>月）在場車輛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在場車數較高的月份，可能與開學初期、期中考前與學期中活動密集有關。</w:t>
      </w:r>
    </w:p>
    <w:p w14:paraId="5D0C5441" w14:textId="1CAE5582" w:rsidR="00DB6DAC" w:rsidRPr="00DB6DAC" w:rsidRDefault="00DB6DAC" w:rsidP="00DB6DAC">
      <w:pPr>
        <w:ind w:left="240" w:right="240" w:firstLine="480"/>
      </w:pPr>
      <w:r>
        <w:rPr>
          <w:rFonts w:hint="eastAsia"/>
        </w:rPr>
        <w:t>此外，</w:t>
      </w:r>
      <w:r>
        <w:rPr>
          <w:rFonts w:hint="eastAsia"/>
        </w:rPr>
        <w:t>6</w:t>
      </w:r>
      <w:r>
        <w:rPr>
          <w:rFonts w:hint="eastAsia"/>
        </w:rPr>
        <w:t>月與</w:t>
      </w:r>
      <w:r>
        <w:rPr>
          <w:rFonts w:hint="eastAsia"/>
        </w:rPr>
        <w:t>12</w:t>
      </w:r>
      <w:r>
        <w:rPr>
          <w:rFonts w:hint="eastAsia"/>
        </w:rPr>
        <w:t>月接近學期末，在場車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B6CA2E1" w:rsidR="0065208E" w:rsidRDefault="0065208E" w:rsidP="003F29E6">
      <w:pPr>
        <w:ind w:leftChars="41" w:left="98" w:right="240" w:firstLineChars="83" w:firstLine="199"/>
        <w:jc w:val="center"/>
      </w:pPr>
      <w:r>
        <w:rPr>
          <w:rFonts w:hint="eastAsia"/>
        </w:rPr>
        <w:t>圖</w:t>
      </w:r>
      <w:r>
        <w:rPr>
          <w:rFonts w:hint="eastAsia"/>
        </w:rPr>
        <w:t>4</w:t>
      </w:r>
      <w:r w:rsidR="001B29A7">
        <w:t>-1</w:t>
      </w:r>
      <w:r>
        <w:rPr>
          <w:rFonts w:hint="eastAsia"/>
        </w:rPr>
        <w:t>-</w:t>
      </w:r>
      <w:r>
        <w:t>3</w:t>
      </w:r>
      <w:r>
        <w:rPr>
          <w:rFonts w:hint="eastAsia"/>
        </w:rPr>
        <w:t xml:space="preserve"> </w:t>
      </w:r>
      <w:r w:rsidR="0016515F">
        <w:rPr>
          <w:rFonts w:hint="eastAsia"/>
        </w:rPr>
        <w:t>各月份平均在場車輛數</w:t>
      </w:r>
    </w:p>
    <w:p w14:paraId="7453E35F" w14:textId="1F102E48" w:rsidR="00511917" w:rsidRDefault="000E241D" w:rsidP="00511917">
      <w:pPr>
        <w:pStyle w:val="3"/>
        <w:ind w:left="240" w:right="240" w:firstLine="480"/>
      </w:pPr>
      <w:r>
        <w:rPr>
          <w:rFonts w:hint="eastAsia"/>
        </w:rPr>
        <w:t>24</w:t>
      </w:r>
      <w:r>
        <w:rPr>
          <w:rFonts w:hint="eastAsia"/>
        </w:rPr>
        <w:t>小時各時段平均停車數量</w:t>
      </w:r>
    </w:p>
    <w:p w14:paraId="7E8F3B46" w14:textId="1B3743F2" w:rsidR="00D24F68" w:rsidRPr="008441F8" w:rsidRDefault="00D24F68" w:rsidP="008441F8">
      <w:pPr>
        <w:ind w:left="240" w:right="240" w:firstLine="480"/>
      </w:pPr>
      <w:r>
        <w:rPr>
          <w:rFonts w:hint="eastAsia"/>
        </w:rPr>
        <w:t>為深入了解每日不同時段的停車需求狀況，圖</w:t>
      </w:r>
      <w:r>
        <w:rPr>
          <w:rFonts w:hint="eastAsia"/>
        </w:rPr>
        <w:t>4</w:t>
      </w:r>
      <w:r w:rsidR="001B29A7">
        <w:t>-1</w:t>
      </w:r>
      <w:r>
        <w:rPr>
          <w:rFonts w:hint="eastAsia"/>
        </w:rPr>
        <w:t>-4</w:t>
      </w:r>
      <w:r>
        <w:rPr>
          <w:rFonts w:hint="eastAsia"/>
        </w:rPr>
        <w:t>呈現每日</w:t>
      </w:r>
      <w:r>
        <w:rPr>
          <w:rFonts w:hint="eastAsia"/>
        </w:rPr>
        <w:t>24</w:t>
      </w:r>
      <w:r>
        <w:rPr>
          <w:rFonts w:hint="eastAsia"/>
        </w:rPr>
        <w:t>小時各時段之平均在場車輛數變化。結果顯示，清晨</w:t>
      </w:r>
      <w:r>
        <w:rPr>
          <w:rFonts w:hint="eastAsia"/>
        </w:rPr>
        <w:t xml:space="preserve"> 6:00 </w:t>
      </w:r>
      <w:r>
        <w:rPr>
          <w:rFonts w:hint="eastAsia"/>
        </w:rPr>
        <w:t>之前在場車輛數極低，自</w:t>
      </w:r>
      <w:r>
        <w:rPr>
          <w:rFonts w:hint="eastAsia"/>
        </w:rPr>
        <w:t xml:space="preserve"> 7:00 </w:t>
      </w:r>
      <w:r>
        <w:rPr>
          <w:rFonts w:hint="eastAsia"/>
        </w:rPr>
        <w:t>起快速上升，約於</w:t>
      </w:r>
      <w:r>
        <w:rPr>
          <w:rFonts w:hint="eastAsia"/>
        </w:rPr>
        <w:t xml:space="preserve"> 10:00</w:t>
      </w:r>
      <w:r>
        <w:rPr>
          <w:rFonts w:hint="eastAsia"/>
        </w:rPr>
        <w:t>–</w:t>
      </w:r>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1FC163A2" w14:textId="51B155D9" w:rsidR="0065208E" w:rsidRDefault="0065208E" w:rsidP="0065208E">
      <w:pPr>
        <w:ind w:leftChars="41" w:left="98" w:right="240" w:firstLineChars="83" w:firstLine="199"/>
        <w:jc w:val="center"/>
      </w:pPr>
      <w:r>
        <w:rPr>
          <w:rFonts w:hint="eastAsia"/>
        </w:rPr>
        <w:t>圖</w:t>
      </w:r>
      <w:r>
        <w:rPr>
          <w:rFonts w:hint="eastAsia"/>
        </w:rPr>
        <w:t>4</w:t>
      </w:r>
      <w:r w:rsidR="001B29A7">
        <w:t>-1</w:t>
      </w:r>
      <w:r>
        <w:rPr>
          <w:rFonts w:hint="eastAsia"/>
        </w:rPr>
        <w:t>-</w:t>
      </w:r>
      <w:r w:rsidR="0016515F">
        <w:rPr>
          <w:rFonts w:hint="eastAsia"/>
        </w:rPr>
        <w:t>4</w:t>
      </w:r>
      <w:r>
        <w:rPr>
          <w:rFonts w:hint="eastAsia"/>
        </w:rPr>
        <w:t xml:space="preserve"> </w:t>
      </w:r>
      <w:r w:rsidR="0016515F">
        <w:rPr>
          <w:rFonts w:hint="eastAsia"/>
        </w:rPr>
        <w:t>各時段平均在場車輛數</w:t>
      </w:r>
    </w:p>
    <w:p w14:paraId="3078A792" w14:textId="77777777" w:rsidR="0065208E" w:rsidRPr="0065208E" w:rsidRDefault="0065208E" w:rsidP="00B042EE">
      <w:pPr>
        <w:ind w:leftChars="0" w:left="0" w:right="240" w:firstLineChars="0" w:firstLine="0"/>
      </w:pPr>
    </w:p>
    <w:p w14:paraId="3639BDC0" w14:textId="35F1C9E8" w:rsidR="00F90ACF" w:rsidRDefault="00C154DB" w:rsidP="003F29E6">
      <w:pPr>
        <w:pStyle w:val="2"/>
        <w:ind w:right="240"/>
      </w:pPr>
      <w:r>
        <w:rPr>
          <w:rFonts w:hint="eastAsia"/>
        </w:rPr>
        <w:t>停</w:t>
      </w:r>
      <w:r w:rsidR="00DC09E0">
        <w:rPr>
          <w:rFonts w:hint="eastAsia"/>
        </w:rPr>
        <w:t>車數</w:t>
      </w:r>
      <w:r>
        <w:rPr>
          <w:rFonts w:hint="eastAsia"/>
        </w:rPr>
        <w:t>量與車位容量比較</w:t>
      </w:r>
    </w:p>
    <w:p w14:paraId="53007D7A" w14:textId="06924828" w:rsidR="006A6A95" w:rsidRDefault="006A6A95" w:rsidP="00D3760D">
      <w:pPr>
        <w:ind w:left="240" w:right="240" w:firstLine="480"/>
        <w:rPr>
          <w:rFonts w:hint="eastAsia"/>
        </w:rPr>
      </w:pPr>
      <w:r>
        <w:rPr>
          <w:rFonts w:hint="eastAsia"/>
        </w:rPr>
        <w:t>為釐清實際使用情形是否達到停車資源飽和狀態，本研究設計自動化程式對每日進出記錄進行整理，重建任一時刻在場車輛數之變化。</w:t>
      </w:r>
    </w:p>
    <w:p w14:paraId="615B3B92" w14:textId="599D6757" w:rsidR="006A6A95" w:rsidRDefault="006A6A95" w:rsidP="00D3760D">
      <w:pPr>
        <w:ind w:left="240" w:right="240" w:firstLine="480"/>
        <w:rPr>
          <w:rFonts w:hint="eastAsia"/>
        </w:rPr>
      </w:pPr>
      <w:r>
        <w:rPr>
          <w:rFonts w:hint="eastAsia"/>
        </w:rPr>
        <w:t>考量原始資料時間解析度高（含秒），若直接逐秒統計全場車數將導致效能低落與記憶體負擔，因此本研究引入「差分累積法」重建時間序列。具體邏輯如下：</w:t>
      </w:r>
    </w:p>
    <w:p w14:paraId="70DFF428" w14:textId="40CBCE56" w:rsidR="006A6A95" w:rsidRDefault="006A6A95" w:rsidP="00D3760D">
      <w:pPr>
        <w:pStyle w:val="a6"/>
        <w:numPr>
          <w:ilvl w:val="0"/>
          <w:numId w:val="40"/>
        </w:numPr>
        <w:spacing w:line="360" w:lineRule="auto"/>
        <w:ind w:right="240" w:firstLineChars="0"/>
        <w:rPr>
          <w:rFonts w:hint="eastAsia"/>
        </w:rPr>
      </w:pPr>
      <w:r>
        <w:rPr>
          <w:rFonts w:hint="eastAsia"/>
        </w:rPr>
        <w:t>建立進出時間差分字典</w:t>
      </w:r>
      <w:r w:rsidR="009F0319">
        <w:t>(</w:t>
      </w:r>
      <w:r>
        <w:rPr>
          <w:rFonts w:hint="eastAsia"/>
        </w:rPr>
        <w:t>time_changes</w:t>
      </w:r>
      <w:r w:rsidR="009F0319">
        <w:t>)</w:t>
      </w:r>
      <w:r>
        <w:rPr>
          <w:rFonts w:hint="eastAsia"/>
        </w:rPr>
        <w:t>，記錄每筆資料中車輛進出時間對車數的「增減變化量」。</w:t>
      </w:r>
    </w:p>
    <w:p w14:paraId="41096E28" w14:textId="3256168E" w:rsidR="006A6A95" w:rsidRDefault="006A6A95" w:rsidP="00D3760D">
      <w:pPr>
        <w:pStyle w:val="a6"/>
        <w:numPr>
          <w:ilvl w:val="0"/>
          <w:numId w:val="40"/>
        </w:numPr>
        <w:spacing w:line="360" w:lineRule="auto"/>
        <w:ind w:right="240" w:firstLineChars="0"/>
        <w:rPr>
          <w:rFonts w:hint="eastAsia"/>
        </w:rPr>
      </w:pPr>
      <w:r>
        <w:rPr>
          <w:rFonts w:hint="eastAsia"/>
        </w:rPr>
        <w:t>將所有變動時間排序後，逐步累加計算場內車輛</w:t>
      </w:r>
      <w:r>
        <w:rPr>
          <w:rFonts w:hint="eastAsia"/>
        </w:rPr>
        <w:t>(</w:t>
      </w:r>
      <w:r>
        <w:rPr>
          <w:rFonts w:hint="eastAsia"/>
        </w:rPr>
        <w:t>count</w:t>
      </w:r>
      <w:r>
        <w:t>)</w:t>
      </w:r>
      <w:r>
        <w:rPr>
          <w:rFonts w:hint="eastAsia"/>
        </w:rPr>
        <w:t>。</w:t>
      </w:r>
    </w:p>
    <w:p w14:paraId="559E0450" w14:textId="7B55CD68" w:rsidR="006A6A95" w:rsidRDefault="006A6A95" w:rsidP="00D3760D">
      <w:pPr>
        <w:ind w:left="240" w:right="240" w:firstLine="480"/>
        <w:rPr>
          <w:rFonts w:hint="eastAsia"/>
        </w:rPr>
      </w:pPr>
      <w:r>
        <w:rPr>
          <w:rFonts w:hint="eastAsia"/>
        </w:rPr>
        <w:t>3</w:t>
      </w:r>
      <w:r>
        <w:t xml:space="preserve">. </w:t>
      </w:r>
      <w:r>
        <w:rPr>
          <w:rFonts w:hint="eastAsia"/>
        </w:rPr>
        <w:t>以此重建整日「車輛在場數」時間序列，並進一步統計每日尖峰時間與最大車數。</w:t>
      </w:r>
    </w:p>
    <w:p w14:paraId="42153126" w14:textId="2769D087" w:rsidR="00F90ACF" w:rsidRPr="006A6A95" w:rsidRDefault="006A6A95" w:rsidP="00D3760D">
      <w:pPr>
        <w:ind w:left="240" w:right="240" w:firstLine="480"/>
      </w:pPr>
      <w:r>
        <w:rPr>
          <w:rFonts w:hint="eastAsia"/>
        </w:rPr>
        <w:t>本方法可有效重建任意時間點的停車場使用狀況，亦可用於推估整體容量使用</w:t>
      </w:r>
      <w:r w:rsidR="00B928A6">
        <w:rPr>
          <w:rFonts w:hint="eastAsia"/>
        </w:rPr>
        <w:t>狀況</w:t>
      </w:r>
      <w:r>
        <w:rPr>
          <w:rFonts w:hint="eastAsia"/>
        </w:rPr>
        <w:t>。圖</w:t>
      </w:r>
      <w:r>
        <w:rPr>
          <w:rFonts w:hint="eastAsia"/>
        </w:rPr>
        <w:t>4</w:t>
      </w:r>
      <w:r w:rsidR="002E4998">
        <w:rPr>
          <w:rFonts w:hint="eastAsia"/>
        </w:rPr>
        <w:t>-</w:t>
      </w:r>
      <w:r w:rsidR="002E4998">
        <w:t>2</w:t>
      </w:r>
      <w:r>
        <w:rPr>
          <w:rFonts w:hint="eastAsia"/>
        </w:rPr>
        <w:t>-1</w:t>
      </w:r>
      <w:r>
        <w:rPr>
          <w:rFonts w:hint="eastAsia"/>
        </w:rPr>
        <w:t>至圖</w:t>
      </w:r>
      <w:r>
        <w:rPr>
          <w:rFonts w:hint="eastAsia"/>
        </w:rPr>
        <w:t>4</w:t>
      </w:r>
      <w:r w:rsidR="002E4998">
        <w:t>-2</w:t>
      </w:r>
      <w:r>
        <w:rPr>
          <w:rFonts w:hint="eastAsia"/>
        </w:rPr>
        <w:t>-10</w:t>
      </w:r>
      <w:r>
        <w:rPr>
          <w:rFonts w:hint="eastAsia"/>
        </w:rPr>
        <w:t>呈現</w:t>
      </w:r>
      <w:r>
        <w:rPr>
          <w:rFonts w:hint="eastAsia"/>
        </w:rPr>
        <w:t>113</w:t>
      </w:r>
      <w:r>
        <w:rPr>
          <w:rFonts w:hint="eastAsia"/>
        </w:rPr>
        <w:t>年</w:t>
      </w:r>
      <w:r>
        <w:rPr>
          <w:rFonts w:hint="eastAsia"/>
        </w:rPr>
        <w:t>3</w:t>
      </w:r>
      <w:r>
        <w:rPr>
          <w:rFonts w:hint="eastAsia"/>
        </w:rPr>
        <w:t>月至</w:t>
      </w:r>
      <w:r>
        <w:rPr>
          <w:rFonts w:hint="eastAsia"/>
        </w:rPr>
        <w:t>12</w:t>
      </w:r>
      <w:r>
        <w:rPr>
          <w:rFonts w:hint="eastAsia"/>
        </w:rPr>
        <w:t>月每日最高在場車輛數，對應學校核定停車格上限進行比較。分析結果顯示，平日尖峰時段屢有接近滿載情形，特別是開學與考季月份尤為明顯。此趨勢與教職員工日常進出行為高度相關，顯示平日時段停車需求大於</w:t>
      </w:r>
      <w:r w:rsidR="00E63226">
        <w:rPr>
          <w:rFonts w:hint="eastAsia"/>
        </w:rPr>
        <w:t>車位</w:t>
      </w:r>
      <w:r>
        <w:rPr>
          <w:rFonts w:hint="eastAsia"/>
        </w:rPr>
        <w:t>供給。</w:t>
      </w:r>
    </w:p>
    <w:p w14:paraId="6A00C8F1" w14:textId="5D9A65C5" w:rsidR="00F90ACF" w:rsidRDefault="00F90ACF" w:rsidP="00F90ACF">
      <w:pPr>
        <w:ind w:left="240" w:right="240" w:firstLine="480"/>
      </w:pPr>
    </w:p>
    <w:p w14:paraId="6EE98FF4" w14:textId="11446846" w:rsidR="00101212" w:rsidRDefault="00101212" w:rsidP="00D3760D">
      <w:pPr>
        <w:ind w:leftChars="0" w:left="0" w:right="240" w:firstLineChars="0" w:firstLine="0"/>
        <w:rPr>
          <w:rFonts w:hint="eastAsia"/>
        </w:rPr>
      </w:pPr>
    </w:p>
    <w:p w14:paraId="7BAB0D3A" w14:textId="77777777" w:rsidR="00101212" w:rsidRDefault="00101212" w:rsidP="006A6A95">
      <w:pPr>
        <w:ind w:leftChars="0" w:left="0" w:right="240" w:firstLineChars="0" w:firstLine="0"/>
        <w:rPr>
          <w:rFonts w:hint="eastAsia"/>
        </w:rPr>
      </w:pPr>
    </w:p>
    <w:p w14:paraId="58735107" w14:textId="55F7412B" w:rsidR="00F90ACF" w:rsidRDefault="00814EDB" w:rsidP="000A3055">
      <w:pPr>
        <w:ind w:leftChars="0" w:left="0" w:right="240" w:firstLineChars="0" w:firstLine="0"/>
      </w:pPr>
      <w:r>
        <w:rPr>
          <w:noProof/>
        </w:rPr>
        <w:drawing>
          <wp:inline distT="0" distB="0" distL="0" distR="0" wp14:anchorId="6C0F40C3" wp14:editId="2F2DF052">
            <wp:extent cx="5760085" cy="1440021"/>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46BF455" w14:textId="291A87F6" w:rsid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 xml:space="preserve">-1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lastRenderedPageBreak/>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41DA4C98" w:rsidR="006866F0" w:rsidRDefault="006866F0" w:rsidP="006866F0">
      <w:pPr>
        <w:ind w:leftChars="41" w:left="98" w:right="240" w:firstLineChars="83" w:firstLine="199"/>
        <w:jc w:val="center"/>
      </w:pPr>
      <w:r>
        <w:rPr>
          <w:rFonts w:hint="eastAsia"/>
        </w:rPr>
        <w:t>圖</w:t>
      </w:r>
      <w:r>
        <w:rPr>
          <w:rFonts w:hint="eastAsia"/>
        </w:rPr>
        <w:t>4-2</w:t>
      </w:r>
      <w:r w:rsidR="00D3760D">
        <w:t>-2</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50E736F6" w:rsidR="00F90ACF" w:rsidRDefault="006866F0" w:rsidP="00814EDB">
      <w:pPr>
        <w:ind w:leftChars="41" w:left="98" w:right="240" w:firstLineChars="83" w:firstLine="199"/>
        <w:jc w:val="center"/>
      </w:pPr>
      <w:r>
        <w:rPr>
          <w:rFonts w:hint="eastAsia"/>
        </w:rPr>
        <w:t>圖</w:t>
      </w:r>
      <w:r>
        <w:rPr>
          <w:rFonts w:hint="eastAsia"/>
        </w:rPr>
        <w:t>4</w:t>
      </w:r>
      <w:r w:rsidR="00D3760D">
        <w:t>-2</w:t>
      </w:r>
      <w:r>
        <w:rPr>
          <w:rFonts w:hint="eastAsia"/>
        </w:rPr>
        <w:t>-</w:t>
      </w:r>
      <w:r>
        <w:t>3</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5F65278C" w:rsid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w:t>
      </w:r>
      <w:r>
        <w:t>4</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46AAFF8C" w:rsidR="006866F0" w:rsidRP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w:t>
      </w:r>
      <w:r>
        <w:t>5</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lastRenderedPageBreak/>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79DEA3A2" w:rsid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w:t>
      </w:r>
      <w:r>
        <w:t>6</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6D3871B0" w:rsidR="006866F0" w:rsidRPr="006866F0" w:rsidRDefault="006866F0" w:rsidP="00814EDB">
      <w:pPr>
        <w:ind w:leftChars="41" w:left="98" w:right="240" w:firstLineChars="83" w:firstLine="199"/>
        <w:jc w:val="center"/>
      </w:pPr>
      <w:r>
        <w:rPr>
          <w:rFonts w:hint="eastAsia"/>
        </w:rPr>
        <w:t>圖</w:t>
      </w:r>
      <w:r>
        <w:rPr>
          <w:rFonts w:hint="eastAsia"/>
        </w:rPr>
        <w:t>4</w:t>
      </w:r>
      <w:r w:rsidR="00D3760D">
        <w:t>-2</w:t>
      </w:r>
      <w:r>
        <w:rPr>
          <w:rFonts w:hint="eastAsia"/>
        </w:rPr>
        <w:t>-</w:t>
      </w:r>
      <w:r>
        <w:t>7</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0B555BBA" w:rsid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w:t>
      </w:r>
      <w:r>
        <w:t>8</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64ACA411" w:rsidR="006866F0" w:rsidRDefault="006866F0" w:rsidP="006866F0">
      <w:pPr>
        <w:ind w:leftChars="41" w:left="98" w:right="240" w:firstLineChars="83" w:firstLine="199"/>
        <w:jc w:val="center"/>
      </w:pPr>
      <w:r>
        <w:rPr>
          <w:rFonts w:hint="eastAsia"/>
        </w:rPr>
        <w:t>圖</w:t>
      </w:r>
      <w:r>
        <w:rPr>
          <w:rFonts w:hint="eastAsia"/>
        </w:rPr>
        <w:t>4</w:t>
      </w:r>
      <w:r w:rsidR="00D3760D">
        <w:t>-2</w:t>
      </w:r>
      <w:r>
        <w:rPr>
          <w:rFonts w:hint="eastAsia"/>
        </w:rPr>
        <w:t>-</w:t>
      </w:r>
      <w:r>
        <w:t>9</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lastRenderedPageBreak/>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357879A" w14:textId="296E6640" w:rsidR="00F90ACF" w:rsidRDefault="00814EDB" w:rsidP="00D3760D">
      <w:pPr>
        <w:ind w:leftChars="41" w:left="98" w:right="240" w:firstLineChars="83" w:firstLine="199"/>
        <w:jc w:val="center"/>
        <w:rPr>
          <w:rFonts w:hint="eastAsia"/>
        </w:rPr>
      </w:pPr>
      <w:r>
        <w:rPr>
          <w:rFonts w:hint="eastAsia"/>
        </w:rPr>
        <w:t>圖</w:t>
      </w:r>
      <w:r>
        <w:rPr>
          <w:rFonts w:hint="eastAsia"/>
        </w:rPr>
        <w:t>4</w:t>
      </w:r>
      <w:r w:rsidR="00D3760D">
        <w:t>-2</w:t>
      </w:r>
      <w:r>
        <w:rPr>
          <w:rFonts w:hint="eastAsia"/>
        </w:rPr>
        <w:t>-</w:t>
      </w:r>
      <w:r>
        <w:t>10</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1B70F047" w14:textId="6310B905" w:rsidR="00F90ACF" w:rsidRDefault="00B924A2" w:rsidP="003F29E6">
      <w:pPr>
        <w:pStyle w:val="2"/>
        <w:ind w:right="240"/>
      </w:pPr>
      <w:r>
        <w:rPr>
          <w:rFonts w:hint="eastAsia"/>
        </w:rPr>
        <w:t>停車行為</w:t>
      </w:r>
      <w:r w:rsidR="0013480F">
        <w:rPr>
          <w:rFonts w:hint="eastAsia"/>
        </w:rPr>
        <w:t>分時</w:t>
      </w:r>
      <w:r w:rsidR="00956565">
        <w:rPr>
          <w:rFonts w:hint="eastAsia"/>
        </w:rPr>
        <w:t>分析</w:t>
      </w:r>
    </w:p>
    <w:p w14:paraId="49340CAD" w14:textId="77777777" w:rsidR="00B010E5" w:rsidRDefault="00B010E5" w:rsidP="00B010E5">
      <w:pPr>
        <w:ind w:left="240" w:right="240" w:firstLine="480"/>
      </w:pPr>
      <w:r>
        <w:t>為評估原始資料可能遺漏的潛在車流，本研究紀錄每日的尖峰時間、最大在場車數與當日被排除之錯誤資料筆數，並進行車數補正計算。透過假設部分錯誤資料可能落於尖峰時段進場，本研究估算「補正車數」以反映真實需求，最終得到補正後最大車數。</w:t>
      </w:r>
    </w:p>
    <w:p w14:paraId="41E49617" w14:textId="795ED774" w:rsidR="00B010E5" w:rsidRDefault="00B010E5" w:rsidP="00B010E5">
      <w:pPr>
        <w:ind w:leftChars="0" w:left="98" w:right="240" w:firstLineChars="0" w:firstLine="480"/>
      </w:pPr>
      <w:r w:rsidRPr="00B010E5">
        <w:rPr>
          <w:rFonts w:hint="eastAsia"/>
        </w:rPr>
        <w:t>此補正值雖非嚴格準確，但可作為判斷資料完整度與需求強度之參考依據，也能反映特定日期系統異常之嚴重程度。</w:t>
      </w:r>
    </w:p>
    <w:p w14:paraId="467C7AF2" w14:textId="77777777" w:rsidR="00B010E5" w:rsidRDefault="00B010E5" w:rsidP="00B010E5">
      <w:pPr>
        <w:ind w:leftChars="0" w:left="98" w:right="240" w:firstLineChars="0" w:firstLine="480"/>
        <w:rPr>
          <w:rFonts w:hint="eastAsia"/>
        </w:rPr>
      </w:pPr>
    </w:p>
    <w:p w14:paraId="78B43C67" w14:textId="6715943B" w:rsidR="00B924A2" w:rsidRDefault="00B924A2" w:rsidP="00B010E5">
      <w:pPr>
        <w:ind w:leftChars="0" w:left="98" w:right="240" w:firstLineChars="0" w:firstLine="48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52DE44B8" w:rsidR="00B924A2" w:rsidRPr="006866F0" w:rsidRDefault="00B924A2" w:rsidP="00B924A2">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768BEC3D"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0FD9CE1"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77DFD679"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1F7E8762"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648F0637"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1DA2454B"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3FEFEF5A"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52BD58FF"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7C6E424E"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031041F7" w:rsidR="00567520" w:rsidRPr="006866F0" w:rsidRDefault="00567520" w:rsidP="00567520">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D5C7F3B" w:rsidR="00567520" w:rsidRPr="00A2371F" w:rsidRDefault="00567520" w:rsidP="00A2371F">
      <w:pPr>
        <w:ind w:leftChars="41" w:left="98" w:right="240" w:firstLineChars="83" w:firstLine="199"/>
        <w:jc w:val="center"/>
      </w:pPr>
      <w:r>
        <w:rPr>
          <w:rFonts w:hint="eastAsia"/>
        </w:rPr>
        <w:t>圖</w:t>
      </w:r>
      <w:r>
        <w:rPr>
          <w:rFonts w:hint="eastAsia"/>
        </w:rPr>
        <w:t>4-</w:t>
      </w:r>
      <w:r>
        <w:t>7</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73B58B8" w:rsidR="003F29E6" w:rsidRPr="003F29E6" w:rsidRDefault="003F29E6" w:rsidP="003F29E6">
      <w:pPr>
        <w:pStyle w:val="2"/>
        <w:ind w:right="240"/>
      </w:pPr>
      <w:r>
        <w:rPr>
          <w:rFonts w:hint="eastAsia"/>
        </w:rPr>
        <w:t>票種使用行為差異分析</w:t>
      </w:r>
    </w:p>
    <w:p w14:paraId="42665279" w14:textId="3EA7F104" w:rsidR="00F90ACF" w:rsidRDefault="00242DF4" w:rsidP="007B5C8F">
      <w:pPr>
        <w:ind w:leftChars="0" w:left="0" w:right="240" w:firstLineChars="0" w:firstLine="0"/>
      </w:pPr>
      <w:r w:rsidRPr="00242DF4">
        <w:rPr>
          <w:noProof/>
        </w:rPr>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lastRenderedPageBreak/>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3435985"/>
                    </a:xfrm>
                    <a:prstGeom prst="rect">
                      <a:avLst/>
                    </a:prstGeom>
                  </pic:spPr>
                </pic:pic>
              </a:graphicData>
            </a:graphic>
          </wp:inline>
        </w:drawing>
      </w:r>
    </w:p>
    <w:p w14:paraId="418D5898" w14:textId="22B451E1"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lastRenderedPageBreak/>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668C8EB7" w14:textId="28EBAB74"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lastRenderedPageBreak/>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394BF7F8" w14:textId="68168391"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lastRenderedPageBreak/>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3274B7BE" w14:textId="6DC2BD55"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lastRenderedPageBreak/>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42B9B4E9" w14:textId="370DFD36"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lastRenderedPageBreak/>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695E3405" w14:textId="20AF23E3" w:rsidR="007B5C8F" w:rsidRPr="00A2371F" w:rsidRDefault="007B5C8F" w:rsidP="007B5C8F">
      <w:pPr>
        <w:ind w:leftChars="41" w:left="98" w:right="240" w:firstLineChars="83" w:firstLine="199"/>
        <w:jc w:val="center"/>
      </w:pPr>
      <w:r>
        <w:rPr>
          <w:rFonts w:hint="eastAsia"/>
        </w:rPr>
        <w:t>圖</w:t>
      </w:r>
      <w:r>
        <w:rPr>
          <w:rFonts w:hint="eastAsia"/>
        </w:rPr>
        <w:t>4-</w:t>
      </w:r>
      <w:r>
        <w:t>7</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lastRenderedPageBreak/>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1B74B8B0" w14:textId="4EA130EC"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lastRenderedPageBreak/>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7DDF1C8" w14:textId="6786BAF3"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lastRenderedPageBreak/>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48916830" w14:textId="4A0310B1"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lastRenderedPageBreak/>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0D56CDCF" w14:textId="3BE6A5E8"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lastRenderedPageBreak/>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62245E8" w14:textId="08D28ECB"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lastRenderedPageBreak/>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BE0A899" w14:textId="26B4416E"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lastRenderedPageBreak/>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74B0F52F" w14:textId="221C83B0"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lastRenderedPageBreak/>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43BAF2CD" w14:textId="0674A59C" w:rsidR="00711869" w:rsidRPr="00A2371F" w:rsidRDefault="00711869" w:rsidP="00711869">
      <w:pPr>
        <w:ind w:leftChars="41" w:left="98" w:right="240" w:firstLineChars="83" w:firstLine="199"/>
        <w:jc w:val="center"/>
      </w:pPr>
      <w:r>
        <w:rPr>
          <w:rFonts w:hint="eastAsia"/>
        </w:rPr>
        <w:t>圖</w:t>
      </w:r>
      <w:r>
        <w:rPr>
          <w:rFonts w:hint="eastAsia"/>
        </w:rPr>
        <w:t>4-</w:t>
      </w:r>
      <w:r>
        <w:t>7</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F6AF98A" w14:textId="05F4060B" w:rsidR="007B5C8F" w:rsidRDefault="007B5C8F" w:rsidP="007B5C8F">
      <w:pPr>
        <w:ind w:leftChars="0" w:left="0" w:right="240" w:firstLineChars="0" w:firstLine="0"/>
      </w:pPr>
    </w:p>
    <w:p w14:paraId="7D987E7A" w14:textId="5E390E25" w:rsidR="007B5C8F" w:rsidRDefault="007B5C8F" w:rsidP="007B5C8F">
      <w:pPr>
        <w:ind w:leftChars="0" w:left="0" w:right="240" w:firstLineChars="0" w:firstLine="0"/>
      </w:pPr>
    </w:p>
    <w:p w14:paraId="4DE09D26" w14:textId="3CF99060" w:rsidR="007B5C8F" w:rsidRDefault="007B5C8F" w:rsidP="007B5C8F">
      <w:pPr>
        <w:ind w:leftChars="0" w:left="0" w:right="240" w:firstLineChars="0" w:firstLine="0"/>
      </w:pPr>
    </w:p>
    <w:p w14:paraId="4D2476FC" w14:textId="0AF57FA9" w:rsidR="007B5C8F" w:rsidRDefault="007B5C8F" w:rsidP="007B5C8F">
      <w:pPr>
        <w:ind w:leftChars="0" w:left="0" w:right="240" w:firstLineChars="0" w:firstLine="0"/>
      </w:pPr>
    </w:p>
    <w:p w14:paraId="072F2F45" w14:textId="3835185F" w:rsidR="007B5C8F" w:rsidRDefault="007B5C8F" w:rsidP="007B5C8F">
      <w:pPr>
        <w:ind w:leftChars="0" w:left="0" w:right="240" w:firstLineChars="0" w:firstLine="0"/>
      </w:pPr>
    </w:p>
    <w:p w14:paraId="67F4D817" w14:textId="3712D38E" w:rsidR="007B5C8F" w:rsidRDefault="007B5C8F" w:rsidP="007B5C8F">
      <w:pPr>
        <w:ind w:leftChars="0" w:left="0" w:right="240" w:firstLineChars="0" w:firstLine="0"/>
      </w:pPr>
    </w:p>
    <w:p w14:paraId="684AC952" w14:textId="181A4DB8" w:rsidR="007B5C8F" w:rsidRDefault="007B5C8F" w:rsidP="007B5C8F">
      <w:pPr>
        <w:ind w:leftChars="0" w:left="0" w:right="240" w:firstLineChars="0" w:firstLine="0"/>
      </w:pPr>
    </w:p>
    <w:p w14:paraId="44245A25" w14:textId="41A3102A" w:rsidR="007B5C8F" w:rsidRDefault="007B5C8F" w:rsidP="007B5C8F">
      <w:pPr>
        <w:ind w:leftChars="0" w:left="0" w:right="240" w:firstLineChars="0" w:firstLine="0"/>
      </w:pPr>
    </w:p>
    <w:p w14:paraId="27AFE31E" w14:textId="21A8B0CB" w:rsidR="007B5C8F" w:rsidRDefault="007B5C8F" w:rsidP="007B5C8F">
      <w:pPr>
        <w:ind w:leftChars="0" w:left="0" w:right="240" w:firstLineChars="0" w:firstLine="0"/>
      </w:pPr>
    </w:p>
    <w:p w14:paraId="5F932CBE" w14:textId="2C285C6D" w:rsidR="007B5C8F" w:rsidRDefault="007B5C8F" w:rsidP="007B5C8F">
      <w:pPr>
        <w:ind w:leftChars="0" w:left="0" w:right="240" w:firstLineChars="0" w:firstLine="0"/>
      </w:pPr>
    </w:p>
    <w:p w14:paraId="236E8E8D" w14:textId="635F7F9A" w:rsidR="007B5C8F" w:rsidRDefault="007B5C8F" w:rsidP="007B5C8F">
      <w:pPr>
        <w:ind w:leftChars="0" w:left="0" w:right="240" w:firstLineChars="0" w:firstLine="0"/>
      </w:pPr>
    </w:p>
    <w:p w14:paraId="61AF229E" w14:textId="16CFE1EA" w:rsidR="007B5C8F" w:rsidRDefault="007B5C8F" w:rsidP="007B5C8F">
      <w:pPr>
        <w:ind w:leftChars="0" w:left="0" w:right="240" w:firstLineChars="0" w:firstLine="0"/>
      </w:pPr>
    </w:p>
    <w:p w14:paraId="401A91AB" w14:textId="565327C9" w:rsidR="007B5C8F" w:rsidRDefault="007B5C8F" w:rsidP="007B5C8F">
      <w:pPr>
        <w:ind w:leftChars="0" w:left="0" w:right="240" w:firstLineChars="0" w:firstLine="0"/>
      </w:pPr>
    </w:p>
    <w:p w14:paraId="4F2A1B9E" w14:textId="77777777" w:rsidR="007B5C8F" w:rsidRDefault="007B5C8F" w:rsidP="007B5C8F">
      <w:pPr>
        <w:ind w:leftChars="0" w:left="0" w:right="240" w:firstLineChars="0" w:firstLine="0"/>
      </w:pPr>
    </w:p>
    <w:p w14:paraId="08285425" w14:textId="4CBCE1F9" w:rsidR="00F90ACF" w:rsidRDefault="00F90ACF" w:rsidP="00F90ACF">
      <w:pPr>
        <w:ind w:left="240" w:right="240" w:firstLine="480"/>
      </w:pPr>
    </w:p>
    <w:p w14:paraId="0535DBC3" w14:textId="2D964719" w:rsidR="00F90ACF" w:rsidRDefault="00F90ACF" w:rsidP="00F90ACF">
      <w:pPr>
        <w:ind w:left="240" w:right="240" w:firstLine="480"/>
      </w:pPr>
    </w:p>
    <w:p w14:paraId="793259F4" w14:textId="1BB1EE9D" w:rsidR="009401EA" w:rsidRDefault="009401EA" w:rsidP="00F90ACF">
      <w:pPr>
        <w:ind w:left="240" w:right="240" w:firstLine="480"/>
      </w:pPr>
    </w:p>
    <w:p w14:paraId="141BB203" w14:textId="3E8D4A37" w:rsidR="009401EA" w:rsidRDefault="009401EA" w:rsidP="00F90ACF">
      <w:pPr>
        <w:ind w:left="240" w:right="240" w:firstLine="480"/>
      </w:pPr>
    </w:p>
    <w:p w14:paraId="4D64F207" w14:textId="2567979E" w:rsidR="009401EA" w:rsidRDefault="009401EA" w:rsidP="00F90ACF">
      <w:pPr>
        <w:ind w:left="240" w:right="240" w:firstLine="480"/>
      </w:pPr>
    </w:p>
    <w:p w14:paraId="123042C5" w14:textId="74FD4084" w:rsidR="009401EA" w:rsidRDefault="009401EA" w:rsidP="00F90ACF">
      <w:pPr>
        <w:ind w:left="240" w:right="240" w:firstLine="480"/>
      </w:pPr>
    </w:p>
    <w:p w14:paraId="32A0F4AD" w14:textId="63D759E7" w:rsidR="00C506E7" w:rsidRDefault="00C506E7" w:rsidP="00F90ACF">
      <w:pPr>
        <w:ind w:left="240" w:right="240" w:firstLine="480"/>
      </w:pPr>
    </w:p>
    <w:p w14:paraId="57A0D094" w14:textId="3062C5BB" w:rsidR="00C506E7" w:rsidRDefault="00C506E7" w:rsidP="00F90ACF">
      <w:pPr>
        <w:ind w:left="240" w:right="240" w:firstLine="480"/>
      </w:pPr>
    </w:p>
    <w:p w14:paraId="58486EE6" w14:textId="10704A67" w:rsidR="00C506E7" w:rsidRDefault="00C506E7" w:rsidP="00F90ACF">
      <w:pPr>
        <w:ind w:left="240" w:right="240" w:firstLine="480"/>
      </w:pPr>
    </w:p>
    <w:p w14:paraId="3EE3021F" w14:textId="3726A492" w:rsidR="00C506E7" w:rsidRDefault="00C506E7" w:rsidP="00F90ACF">
      <w:pPr>
        <w:ind w:left="240" w:right="240" w:firstLine="480"/>
      </w:pPr>
    </w:p>
    <w:p w14:paraId="60845000" w14:textId="0C1DAC0C" w:rsidR="00C506E7" w:rsidRDefault="00C506E7" w:rsidP="00F90ACF">
      <w:pPr>
        <w:ind w:left="240" w:right="240" w:firstLine="480"/>
      </w:pPr>
    </w:p>
    <w:p w14:paraId="695E00DB" w14:textId="78C46F9C" w:rsidR="00C506E7" w:rsidRDefault="00C506E7" w:rsidP="00F90ACF">
      <w:pPr>
        <w:ind w:left="240" w:right="240" w:firstLine="480"/>
      </w:pPr>
    </w:p>
    <w:p w14:paraId="22FA9CA6" w14:textId="13170A03" w:rsidR="00C506E7" w:rsidRDefault="00C506E7" w:rsidP="00F90ACF">
      <w:pPr>
        <w:ind w:left="240" w:right="240" w:firstLine="480"/>
      </w:pPr>
    </w:p>
    <w:p w14:paraId="75E7CC75" w14:textId="7F6E78B7" w:rsidR="00C506E7" w:rsidRDefault="00C506E7" w:rsidP="00F90ACF">
      <w:pPr>
        <w:ind w:left="240" w:right="240" w:firstLine="480"/>
      </w:pPr>
    </w:p>
    <w:p w14:paraId="4C19F70C" w14:textId="4C9A7001" w:rsidR="00C506E7" w:rsidRDefault="00C506E7" w:rsidP="00F90ACF">
      <w:pPr>
        <w:ind w:left="240" w:right="240" w:firstLine="480"/>
      </w:pPr>
    </w:p>
    <w:p w14:paraId="5BC7BD9D" w14:textId="1BF460EA" w:rsidR="00C506E7" w:rsidRDefault="00C506E7" w:rsidP="00F90ACF">
      <w:pPr>
        <w:ind w:left="240" w:right="240" w:firstLine="480"/>
      </w:pPr>
    </w:p>
    <w:p w14:paraId="0936AC34" w14:textId="6AA796E8" w:rsidR="00C506E7" w:rsidRDefault="00C506E7" w:rsidP="00F90ACF">
      <w:pPr>
        <w:ind w:left="240" w:right="240" w:firstLine="480"/>
      </w:pPr>
    </w:p>
    <w:p w14:paraId="3A552304" w14:textId="77777777" w:rsidR="00C506E7" w:rsidRPr="009401EA" w:rsidRDefault="00C506E7" w:rsidP="00F90ACF">
      <w:pPr>
        <w:ind w:left="240" w:right="240" w:firstLine="480"/>
      </w:pPr>
    </w:p>
    <w:p w14:paraId="6F814F6C" w14:textId="401B5D29" w:rsidR="00A9377E" w:rsidRPr="000D7672" w:rsidRDefault="00A9377E" w:rsidP="00A9377E">
      <w:pPr>
        <w:pStyle w:val="1"/>
        <w:ind w:left="240" w:right="240" w:firstLine="641"/>
        <w:rPr>
          <w:szCs w:val="32"/>
        </w:rPr>
      </w:pPr>
      <w:bookmarkStart w:id="50" w:name="_Toc143211473"/>
      <w:r w:rsidRPr="000D7672">
        <w:rPr>
          <w:rFonts w:hint="eastAsia"/>
          <w:szCs w:val="32"/>
        </w:rPr>
        <w:t>第五章　結論與未來展望</w:t>
      </w:r>
      <w:bookmarkEnd w:id="50"/>
    </w:p>
    <w:p w14:paraId="66D8BF08" w14:textId="3A4BECBF" w:rsidR="009A07DE" w:rsidRPr="001D337F" w:rsidRDefault="009A07DE" w:rsidP="009A07DE">
      <w:pPr>
        <w:pStyle w:val="2"/>
        <w:ind w:right="240"/>
      </w:pPr>
      <w:bookmarkStart w:id="51" w:name="_Toc143211474"/>
      <w:r w:rsidRPr="001D337F">
        <w:rPr>
          <w:rFonts w:hint="eastAsia"/>
        </w:rPr>
        <w:t>結論</w:t>
      </w:r>
      <w:bookmarkEnd w:id="51"/>
    </w:p>
    <w:p w14:paraId="0500C5C2" w14:textId="7DA30A16" w:rsidR="009A07DE" w:rsidRPr="001D337F" w:rsidRDefault="009A07DE" w:rsidP="009A07DE">
      <w:pPr>
        <w:pStyle w:val="2"/>
        <w:ind w:right="240"/>
      </w:pPr>
      <w:bookmarkStart w:id="52" w:name="_Toc143211475"/>
      <w:r w:rsidRPr="001D337F">
        <w:rPr>
          <w:rFonts w:hint="eastAsia"/>
        </w:rPr>
        <w:t>未來展望</w:t>
      </w:r>
      <w:bookmarkEnd w:id="52"/>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3" w:name="_Toc143211476"/>
      <w:r>
        <w:rPr>
          <w:rFonts w:hint="eastAsia"/>
          <w:b/>
          <w:sz w:val="32"/>
          <w:szCs w:val="32"/>
        </w:rPr>
        <w:lastRenderedPageBreak/>
        <w:t>附錄</w:t>
      </w:r>
      <w:bookmarkEnd w:id="53"/>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4" w:name="_Toc143211478"/>
      <w:r w:rsidRPr="001D337F">
        <w:rPr>
          <w:rFonts w:hint="eastAsia"/>
          <w:b/>
          <w:sz w:val="32"/>
          <w:szCs w:val="32"/>
        </w:rPr>
        <w:lastRenderedPageBreak/>
        <w:t>參考文獻</w:t>
      </w:r>
      <w:bookmarkEnd w:id="54"/>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3"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29C4B" w14:textId="77777777" w:rsidR="00F241D3" w:rsidRDefault="00F241D3" w:rsidP="00447340">
      <w:pPr>
        <w:spacing w:line="240" w:lineRule="auto"/>
        <w:ind w:left="240" w:right="240" w:firstLine="480"/>
      </w:pPr>
      <w:r>
        <w:separator/>
      </w:r>
    </w:p>
  </w:endnote>
  <w:endnote w:type="continuationSeparator" w:id="0">
    <w:p w14:paraId="3F5A8CDD" w14:textId="77777777" w:rsidR="00F241D3" w:rsidRDefault="00F241D3"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7576" w:rsidRDefault="00717576">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7576" w:rsidRDefault="00717576">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7576" w:rsidRDefault="00717576">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7576" w:rsidRDefault="00717576">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1D641" w14:textId="77777777" w:rsidR="00F241D3" w:rsidRDefault="00F241D3" w:rsidP="00447340">
      <w:pPr>
        <w:spacing w:line="240" w:lineRule="auto"/>
        <w:ind w:left="240" w:right="240" w:firstLine="480"/>
      </w:pPr>
      <w:r>
        <w:separator/>
      </w:r>
    </w:p>
  </w:footnote>
  <w:footnote w:type="continuationSeparator" w:id="0">
    <w:p w14:paraId="5F1629B6" w14:textId="77777777" w:rsidR="00F241D3" w:rsidRDefault="00F241D3"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7576" w:rsidRDefault="00F241D3">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7576" w:rsidRDefault="00F241D3">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7576" w:rsidRDefault="00F241D3"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7576">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7576" w:rsidRDefault="00F241D3">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7576" w:rsidRDefault="00F241D3">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7576" w:rsidRDefault="00F241D3"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7576">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33513E"/>
    <w:multiLevelType w:val="hybridMultilevel"/>
    <w:tmpl w:val="448E5E4A"/>
    <w:lvl w:ilvl="0" w:tplc="E85EF8B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1"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4"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5"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6"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7"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8"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2126"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0"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1"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2"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3"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4"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5"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6"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8"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9"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8"/>
  </w:num>
  <w:num w:numId="2">
    <w:abstractNumId w:val="3"/>
  </w:num>
  <w:num w:numId="3">
    <w:abstractNumId w:val="33"/>
  </w:num>
  <w:num w:numId="4">
    <w:abstractNumId w:val="34"/>
  </w:num>
  <w:num w:numId="5">
    <w:abstractNumId w:val="39"/>
  </w:num>
  <w:num w:numId="6">
    <w:abstractNumId w:val="13"/>
  </w:num>
  <w:num w:numId="7">
    <w:abstractNumId w:val="30"/>
  </w:num>
  <w:num w:numId="8">
    <w:abstractNumId w:val="38"/>
  </w:num>
  <w:num w:numId="9">
    <w:abstractNumId w:val="7"/>
  </w:num>
  <w:num w:numId="10">
    <w:abstractNumId w:val="19"/>
  </w:num>
  <w:num w:numId="11">
    <w:abstractNumId w:val="9"/>
  </w:num>
  <w:num w:numId="12">
    <w:abstractNumId w:val="10"/>
  </w:num>
  <w:num w:numId="13">
    <w:abstractNumId w:val="6"/>
  </w:num>
  <w:num w:numId="14">
    <w:abstractNumId w:val="22"/>
  </w:num>
  <w:num w:numId="15">
    <w:abstractNumId w:val="27"/>
  </w:num>
  <w:num w:numId="16">
    <w:abstractNumId w:val="8"/>
  </w:num>
  <w:num w:numId="17">
    <w:abstractNumId w:val="5"/>
  </w:num>
  <w:num w:numId="18">
    <w:abstractNumId w:val="18"/>
  </w:num>
  <w:num w:numId="19">
    <w:abstractNumId w:val="16"/>
  </w:num>
  <w:num w:numId="20">
    <w:abstractNumId w:val="36"/>
  </w:num>
  <w:num w:numId="21">
    <w:abstractNumId w:val="1"/>
  </w:num>
  <w:num w:numId="22">
    <w:abstractNumId w:val="24"/>
  </w:num>
  <w:num w:numId="23">
    <w:abstractNumId w:val="26"/>
  </w:num>
  <w:num w:numId="24">
    <w:abstractNumId w:val="14"/>
  </w:num>
  <w:num w:numId="25">
    <w:abstractNumId w:val="11"/>
  </w:num>
  <w:num w:numId="26">
    <w:abstractNumId w:val="25"/>
  </w:num>
  <w:num w:numId="27">
    <w:abstractNumId w:val="31"/>
  </w:num>
  <w:num w:numId="28">
    <w:abstractNumId w:val="15"/>
  </w:num>
  <w:num w:numId="29">
    <w:abstractNumId w:val="23"/>
  </w:num>
  <w:num w:numId="30">
    <w:abstractNumId w:val="12"/>
  </w:num>
  <w:num w:numId="31">
    <w:abstractNumId w:val="29"/>
  </w:num>
  <w:num w:numId="32">
    <w:abstractNumId w:val="32"/>
  </w:num>
  <w:num w:numId="33">
    <w:abstractNumId w:val="35"/>
  </w:num>
  <w:num w:numId="34">
    <w:abstractNumId w:val="4"/>
  </w:num>
  <w:num w:numId="35">
    <w:abstractNumId w:val="37"/>
  </w:num>
  <w:num w:numId="36">
    <w:abstractNumId w:val="21"/>
  </w:num>
  <w:num w:numId="37">
    <w:abstractNumId w:val="0"/>
  </w:num>
  <w:num w:numId="38">
    <w:abstractNumId w:val="17"/>
  </w:num>
  <w:num w:numId="39">
    <w:abstractNumId w:val="2"/>
  </w:num>
  <w:num w:numId="40">
    <w:abstractNumId w:val="2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493F"/>
    <w:rsid w:val="00076138"/>
    <w:rsid w:val="000764D9"/>
    <w:rsid w:val="00076F1B"/>
    <w:rsid w:val="00077B92"/>
    <w:rsid w:val="000800C1"/>
    <w:rsid w:val="00080505"/>
    <w:rsid w:val="000815A0"/>
    <w:rsid w:val="00081602"/>
    <w:rsid w:val="00082DBC"/>
    <w:rsid w:val="00083A77"/>
    <w:rsid w:val="00083C62"/>
    <w:rsid w:val="00083F98"/>
    <w:rsid w:val="00084B9B"/>
    <w:rsid w:val="00085C42"/>
    <w:rsid w:val="00090F26"/>
    <w:rsid w:val="000910B0"/>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3C25"/>
    <w:rsid w:val="000B48B1"/>
    <w:rsid w:val="000B4DFB"/>
    <w:rsid w:val="000B4EE3"/>
    <w:rsid w:val="000B4F01"/>
    <w:rsid w:val="000B54FF"/>
    <w:rsid w:val="000B5987"/>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5354"/>
    <w:rsid w:val="000D545A"/>
    <w:rsid w:val="000D5679"/>
    <w:rsid w:val="000D5D7A"/>
    <w:rsid w:val="000D66DF"/>
    <w:rsid w:val="000D7672"/>
    <w:rsid w:val="000D7CF1"/>
    <w:rsid w:val="000E05C8"/>
    <w:rsid w:val="000E089C"/>
    <w:rsid w:val="000E0BA4"/>
    <w:rsid w:val="000E160A"/>
    <w:rsid w:val="000E1C03"/>
    <w:rsid w:val="000E241D"/>
    <w:rsid w:val="000E3EEE"/>
    <w:rsid w:val="000E45BD"/>
    <w:rsid w:val="000E5531"/>
    <w:rsid w:val="000E6668"/>
    <w:rsid w:val="000E73A9"/>
    <w:rsid w:val="000F1490"/>
    <w:rsid w:val="000F1940"/>
    <w:rsid w:val="000F2505"/>
    <w:rsid w:val="000F3E97"/>
    <w:rsid w:val="000F41D1"/>
    <w:rsid w:val="000F4331"/>
    <w:rsid w:val="000F5D92"/>
    <w:rsid w:val="000F6476"/>
    <w:rsid w:val="000F648D"/>
    <w:rsid w:val="000F650F"/>
    <w:rsid w:val="000F732A"/>
    <w:rsid w:val="00101212"/>
    <w:rsid w:val="0010141B"/>
    <w:rsid w:val="00102457"/>
    <w:rsid w:val="00102C71"/>
    <w:rsid w:val="00102E45"/>
    <w:rsid w:val="001047C9"/>
    <w:rsid w:val="00105668"/>
    <w:rsid w:val="00105C67"/>
    <w:rsid w:val="001063F0"/>
    <w:rsid w:val="00106662"/>
    <w:rsid w:val="00106C71"/>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251"/>
    <w:rsid w:val="00163D0C"/>
    <w:rsid w:val="001649CA"/>
    <w:rsid w:val="0016515F"/>
    <w:rsid w:val="001651E5"/>
    <w:rsid w:val="00165244"/>
    <w:rsid w:val="00166323"/>
    <w:rsid w:val="00166351"/>
    <w:rsid w:val="001668C0"/>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4347"/>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29A7"/>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3250"/>
    <w:rsid w:val="001F4103"/>
    <w:rsid w:val="001F5212"/>
    <w:rsid w:val="001F6906"/>
    <w:rsid w:val="00200B94"/>
    <w:rsid w:val="00200EEC"/>
    <w:rsid w:val="002011DD"/>
    <w:rsid w:val="00201CB5"/>
    <w:rsid w:val="002024F1"/>
    <w:rsid w:val="0020251F"/>
    <w:rsid w:val="00204580"/>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2DF4"/>
    <w:rsid w:val="00242EA8"/>
    <w:rsid w:val="00243A15"/>
    <w:rsid w:val="00244678"/>
    <w:rsid w:val="00244DB4"/>
    <w:rsid w:val="00246721"/>
    <w:rsid w:val="00247576"/>
    <w:rsid w:val="00247958"/>
    <w:rsid w:val="00247C08"/>
    <w:rsid w:val="00247D99"/>
    <w:rsid w:val="0025097A"/>
    <w:rsid w:val="0025158F"/>
    <w:rsid w:val="00251797"/>
    <w:rsid w:val="00251BED"/>
    <w:rsid w:val="00252340"/>
    <w:rsid w:val="00252EF0"/>
    <w:rsid w:val="00253CE7"/>
    <w:rsid w:val="00254C30"/>
    <w:rsid w:val="00255F9F"/>
    <w:rsid w:val="002562A1"/>
    <w:rsid w:val="0025660F"/>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77C49"/>
    <w:rsid w:val="002815C9"/>
    <w:rsid w:val="00281692"/>
    <w:rsid w:val="00281792"/>
    <w:rsid w:val="0028268D"/>
    <w:rsid w:val="0028277D"/>
    <w:rsid w:val="00284B09"/>
    <w:rsid w:val="00284B70"/>
    <w:rsid w:val="00285A8A"/>
    <w:rsid w:val="0028730C"/>
    <w:rsid w:val="00287E22"/>
    <w:rsid w:val="00290CFB"/>
    <w:rsid w:val="00293598"/>
    <w:rsid w:val="00293DF1"/>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23FA"/>
    <w:rsid w:val="002B4515"/>
    <w:rsid w:val="002B4CED"/>
    <w:rsid w:val="002B5349"/>
    <w:rsid w:val="002B698D"/>
    <w:rsid w:val="002C04A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D6BE0"/>
    <w:rsid w:val="002E14F0"/>
    <w:rsid w:val="002E2334"/>
    <w:rsid w:val="002E2B8E"/>
    <w:rsid w:val="002E4998"/>
    <w:rsid w:val="002E4B6B"/>
    <w:rsid w:val="002E5142"/>
    <w:rsid w:val="002E53E5"/>
    <w:rsid w:val="002E6291"/>
    <w:rsid w:val="002F0F5D"/>
    <w:rsid w:val="002F154A"/>
    <w:rsid w:val="002F1588"/>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1A7D"/>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1BD"/>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370"/>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B795E"/>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343B"/>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724"/>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7280"/>
    <w:rsid w:val="004915F6"/>
    <w:rsid w:val="00491C67"/>
    <w:rsid w:val="00491E5C"/>
    <w:rsid w:val="00492873"/>
    <w:rsid w:val="00492DD2"/>
    <w:rsid w:val="00495231"/>
    <w:rsid w:val="00495DF2"/>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2A5D"/>
    <w:rsid w:val="004B2F91"/>
    <w:rsid w:val="004B310D"/>
    <w:rsid w:val="004B33C7"/>
    <w:rsid w:val="004B3FD2"/>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A9C"/>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1917"/>
    <w:rsid w:val="00512542"/>
    <w:rsid w:val="00512595"/>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4704"/>
    <w:rsid w:val="00575827"/>
    <w:rsid w:val="00575C51"/>
    <w:rsid w:val="0057631A"/>
    <w:rsid w:val="0057753C"/>
    <w:rsid w:val="00577C8D"/>
    <w:rsid w:val="00580015"/>
    <w:rsid w:val="005820F3"/>
    <w:rsid w:val="0058474D"/>
    <w:rsid w:val="00584C82"/>
    <w:rsid w:val="0058521A"/>
    <w:rsid w:val="0058553A"/>
    <w:rsid w:val="0058610D"/>
    <w:rsid w:val="005863E4"/>
    <w:rsid w:val="00586DBB"/>
    <w:rsid w:val="00586F0C"/>
    <w:rsid w:val="00587E0E"/>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1BB7"/>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3C02"/>
    <w:rsid w:val="00684554"/>
    <w:rsid w:val="00685F09"/>
    <w:rsid w:val="0068602C"/>
    <w:rsid w:val="006866F0"/>
    <w:rsid w:val="00686B57"/>
    <w:rsid w:val="0068727A"/>
    <w:rsid w:val="00691AF5"/>
    <w:rsid w:val="00691DE7"/>
    <w:rsid w:val="00692088"/>
    <w:rsid w:val="00692295"/>
    <w:rsid w:val="0069326E"/>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317"/>
    <w:rsid w:val="006A6962"/>
    <w:rsid w:val="006A6A95"/>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17FF"/>
    <w:rsid w:val="006D25D9"/>
    <w:rsid w:val="006D4C94"/>
    <w:rsid w:val="006D4DA5"/>
    <w:rsid w:val="006D518E"/>
    <w:rsid w:val="006D6A34"/>
    <w:rsid w:val="006E05F5"/>
    <w:rsid w:val="006E1127"/>
    <w:rsid w:val="006E1691"/>
    <w:rsid w:val="006E17EA"/>
    <w:rsid w:val="006E1B89"/>
    <w:rsid w:val="006E221D"/>
    <w:rsid w:val="006E4D38"/>
    <w:rsid w:val="006E4D7A"/>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1869"/>
    <w:rsid w:val="0071203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79B1"/>
    <w:rsid w:val="00727FC0"/>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9F"/>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BD"/>
    <w:rsid w:val="007A0B86"/>
    <w:rsid w:val="007A1480"/>
    <w:rsid w:val="007A1A83"/>
    <w:rsid w:val="007A253E"/>
    <w:rsid w:val="007A2FB9"/>
    <w:rsid w:val="007A34CB"/>
    <w:rsid w:val="007A43EA"/>
    <w:rsid w:val="007A44D5"/>
    <w:rsid w:val="007A4625"/>
    <w:rsid w:val="007A4F89"/>
    <w:rsid w:val="007A535E"/>
    <w:rsid w:val="007A766A"/>
    <w:rsid w:val="007A7C04"/>
    <w:rsid w:val="007B0910"/>
    <w:rsid w:val="007B134F"/>
    <w:rsid w:val="007B1605"/>
    <w:rsid w:val="007B1D28"/>
    <w:rsid w:val="007B22C3"/>
    <w:rsid w:val="007B2B94"/>
    <w:rsid w:val="007B3B7A"/>
    <w:rsid w:val="007B40BD"/>
    <w:rsid w:val="007B4765"/>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D01CB"/>
    <w:rsid w:val="007D1D06"/>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4EDB"/>
    <w:rsid w:val="00815DE0"/>
    <w:rsid w:val="00815EDB"/>
    <w:rsid w:val="00815F98"/>
    <w:rsid w:val="00816162"/>
    <w:rsid w:val="008174EB"/>
    <w:rsid w:val="008200A9"/>
    <w:rsid w:val="00821081"/>
    <w:rsid w:val="00821206"/>
    <w:rsid w:val="00821E9D"/>
    <w:rsid w:val="00821EF2"/>
    <w:rsid w:val="00822B2D"/>
    <w:rsid w:val="00823625"/>
    <w:rsid w:val="00824FC5"/>
    <w:rsid w:val="0082521A"/>
    <w:rsid w:val="00826764"/>
    <w:rsid w:val="0083086D"/>
    <w:rsid w:val="00830ED3"/>
    <w:rsid w:val="00832F2B"/>
    <w:rsid w:val="008336AD"/>
    <w:rsid w:val="00834B70"/>
    <w:rsid w:val="008361F0"/>
    <w:rsid w:val="00836D9C"/>
    <w:rsid w:val="00836F91"/>
    <w:rsid w:val="008405E4"/>
    <w:rsid w:val="00841DF8"/>
    <w:rsid w:val="00843338"/>
    <w:rsid w:val="00844030"/>
    <w:rsid w:val="008441F8"/>
    <w:rsid w:val="008449BA"/>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2305"/>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6E6"/>
    <w:rsid w:val="008B7779"/>
    <w:rsid w:val="008C0575"/>
    <w:rsid w:val="008C1BF6"/>
    <w:rsid w:val="008C26A3"/>
    <w:rsid w:val="008C28DF"/>
    <w:rsid w:val="008C3F96"/>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6340"/>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0019"/>
    <w:rsid w:val="009401EA"/>
    <w:rsid w:val="00941CED"/>
    <w:rsid w:val="00941F1B"/>
    <w:rsid w:val="00943C3C"/>
    <w:rsid w:val="00944084"/>
    <w:rsid w:val="00944085"/>
    <w:rsid w:val="00944DD2"/>
    <w:rsid w:val="0094621B"/>
    <w:rsid w:val="0094660A"/>
    <w:rsid w:val="00947178"/>
    <w:rsid w:val="00950F14"/>
    <w:rsid w:val="009513F0"/>
    <w:rsid w:val="009528D9"/>
    <w:rsid w:val="00952C2A"/>
    <w:rsid w:val="00953567"/>
    <w:rsid w:val="009548BA"/>
    <w:rsid w:val="009554C1"/>
    <w:rsid w:val="00955B14"/>
    <w:rsid w:val="00956565"/>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B7A97"/>
    <w:rsid w:val="009C185B"/>
    <w:rsid w:val="009C19F8"/>
    <w:rsid w:val="009C237C"/>
    <w:rsid w:val="009C306E"/>
    <w:rsid w:val="009C3CBA"/>
    <w:rsid w:val="009C3F2C"/>
    <w:rsid w:val="009C55AA"/>
    <w:rsid w:val="009D0CF4"/>
    <w:rsid w:val="009D1136"/>
    <w:rsid w:val="009D14FB"/>
    <w:rsid w:val="009D3219"/>
    <w:rsid w:val="009D38B1"/>
    <w:rsid w:val="009D3F26"/>
    <w:rsid w:val="009D4912"/>
    <w:rsid w:val="009D59E8"/>
    <w:rsid w:val="009D7181"/>
    <w:rsid w:val="009D7B03"/>
    <w:rsid w:val="009E039A"/>
    <w:rsid w:val="009E0656"/>
    <w:rsid w:val="009E1643"/>
    <w:rsid w:val="009E17F4"/>
    <w:rsid w:val="009E3387"/>
    <w:rsid w:val="009E3E88"/>
    <w:rsid w:val="009E4A92"/>
    <w:rsid w:val="009E5FAF"/>
    <w:rsid w:val="009E7C68"/>
    <w:rsid w:val="009E7D47"/>
    <w:rsid w:val="009F0319"/>
    <w:rsid w:val="009F0FAE"/>
    <w:rsid w:val="009F2CC6"/>
    <w:rsid w:val="009F5D40"/>
    <w:rsid w:val="009F7F97"/>
    <w:rsid w:val="00A0166A"/>
    <w:rsid w:val="00A0370D"/>
    <w:rsid w:val="00A049DA"/>
    <w:rsid w:val="00A05033"/>
    <w:rsid w:val="00A0640F"/>
    <w:rsid w:val="00A068B9"/>
    <w:rsid w:val="00A06A28"/>
    <w:rsid w:val="00A06B27"/>
    <w:rsid w:val="00A06EDF"/>
    <w:rsid w:val="00A10CFF"/>
    <w:rsid w:val="00A11730"/>
    <w:rsid w:val="00A12004"/>
    <w:rsid w:val="00A12123"/>
    <w:rsid w:val="00A1290B"/>
    <w:rsid w:val="00A12B60"/>
    <w:rsid w:val="00A12C15"/>
    <w:rsid w:val="00A15163"/>
    <w:rsid w:val="00A17272"/>
    <w:rsid w:val="00A214FC"/>
    <w:rsid w:val="00A21CF0"/>
    <w:rsid w:val="00A22385"/>
    <w:rsid w:val="00A229A4"/>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5E80"/>
    <w:rsid w:val="00A66D6A"/>
    <w:rsid w:val="00A678E1"/>
    <w:rsid w:val="00A67AC2"/>
    <w:rsid w:val="00A70130"/>
    <w:rsid w:val="00A70233"/>
    <w:rsid w:val="00A70901"/>
    <w:rsid w:val="00A726B8"/>
    <w:rsid w:val="00A74072"/>
    <w:rsid w:val="00A743B7"/>
    <w:rsid w:val="00A74F58"/>
    <w:rsid w:val="00A764E6"/>
    <w:rsid w:val="00A76B1A"/>
    <w:rsid w:val="00A77A27"/>
    <w:rsid w:val="00A8043F"/>
    <w:rsid w:val="00A80B8F"/>
    <w:rsid w:val="00A826F8"/>
    <w:rsid w:val="00A8334E"/>
    <w:rsid w:val="00A863BD"/>
    <w:rsid w:val="00A863CA"/>
    <w:rsid w:val="00A863FF"/>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6514"/>
    <w:rsid w:val="00AC6EAA"/>
    <w:rsid w:val="00AD1D69"/>
    <w:rsid w:val="00AD29F3"/>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0E5"/>
    <w:rsid w:val="00B0151A"/>
    <w:rsid w:val="00B03C9E"/>
    <w:rsid w:val="00B042E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43B2"/>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76A"/>
    <w:rsid w:val="00B818BA"/>
    <w:rsid w:val="00B84062"/>
    <w:rsid w:val="00B84899"/>
    <w:rsid w:val="00B84D67"/>
    <w:rsid w:val="00B84F4E"/>
    <w:rsid w:val="00B8520F"/>
    <w:rsid w:val="00B8554D"/>
    <w:rsid w:val="00B85C77"/>
    <w:rsid w:val="00B86B57"/>
    <w:rsid w:val="00B877C4"/>
    <w:rsid w:val="00B87E62"/>
    <w:rsid w:val="00B90C80"/>
    <w:rsid w:val="00B91098"/>
    <w:rsid w:val="00B924A2"/>
    <w:rsid w:val="00B928A6"/>
    <w:rsid w:val="00B94705"/>
    <w:rsid w:val="00B955C5"/>
    <w:rsid w:val="00B95B2C"/>
    <w:rsid w:val="00B96E88"/>
    <w:rsid w:val="00B97349"/>
    <w:rsid w:val="00B97AE9"/>
    <w:rsid w:val="00B97FA0"/>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2CD6"/>
    <w:rsid w:val="00BF3508"/>
    <w:rsid w:val="00BF367E"/>
    <w:rsid w:val="00BF503A"/>
    <w:rsid w:val="00BF5830"/>
    <w:rsid w:val="00BF6ED1"/>
    <w:rsid w:val="00BF7016"/>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2606"/>
    <w:rsid w:val="00C230B5"/>
    <w:rsid w:val="00C2366A"/>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742F"/>
    <w:rsid w:val="00C47D54"/>
    <w:rsid w:val="00C506E7"/>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15B"/>
    <w:rsid w:val="00CA6D6A"/>
    <w:rsid w:val="00CB1D85"/>
    <w:rsid w:val="00CB1E59"/>
    <w:rsid w:val="00CB3EE3"/>
    <w:rsid w:val="00CB3EF6"/>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3760D"/>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1DD"/>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3784"/>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DAC"/>
    <w:rsid w:val="00DB6F62"/>
    <w:rsid w:val="00DB7B14"/>
    <w:rsid w:val="00DB7B3E"/>
    <w:rsid w:val="00DC09E0"/>
    <w:rsid w:val="00DC0B38"/>
    <w:rsid w:val="00DC1050"/>
    <w:rsid w:val="00DC1185"/>
    <w:rsid w:val="00DC1C67"/>
    <w:rsid w:val="00DC2D34"/>
    <w:rsid w:val="00DC3922"/>
    <w:rsid w:val="00DC3D78"/>
    <w:rsid w:val="00DC5DF7"/>
    <w:rsid w:val="00DC74DB"/>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213C"/>
    <w:rsid w:val="00E1305A"/>
    <w:rsid w:val="00E130B0"/>
    <w:rsid w:val="00E14ACB"/>
    <w:rsid w:val="00E16B7A"/>
    <w:rsid w:val="00E20166"/>
    <w:rsid w:val="00E2020A"/>
    <w:rsid w:val="00E20363"/>
    <w:rsid w:val="00E2248A"/>
    <w:rsid w:val="00E228D2"/>
    <w:rsid w:val="00E229FF"/>
    <w:rsid w:val="00E23186"/>
    <w:rsid w:val="00E23267"/>
    <w:rsid w:val="00E23688"/>
    <w:rsid w:val="00E23BB5"/>
    <w:rsid w:val="00E243A0"/>
    <w:rsid w:val="00E2456B"/>
    <w:rsid w:val="00E24882"/>
    <w:rsid w:val="00E259A8"/>
    <w:rsid w:val="00E26C8B"/>
    <w:rsid w:val="00E2783C"/>
    <w:rsid w:val="00E2791A"/>
    <w:rsid w:val="00E30220"/>
    <w:rsid w:val="00E3074E"/>
    <w:rsid w:val="00E320CA"/>
    <w:rsid w:val="00E32130"/>
    <w:rsid w:val="00E32666"/>
    <w:rsid w:val="00E373B8"/>
    <w:rsid w:val="00E37676"/>
    <w:rsid w:val="00E37F02"/>
    <w:rsid w:val="00E40E7E"/>
    <w:rsid w:val="00E421B1"/>
    <w:rsid w:val="00E431B6"/>
    <w:rsid w:val="00E439BB"/>
    <w:rsid w:val="00E445C7"/>
    <w:rsid w:val="00E44974"/>
    <w:rsid w:val="00E4517F"/>
    <w:rsid w:val="00E465B5"/>
    <w:rsid w:val="00E4753A"/>
    <w:rsid w:val="00E478A6"/>
    <w:rsid w:val="00E52F11"/>
    <w:rsid w:val="00E53C5C"/>
    <w:rsid w:val="00E542FC"/>
    <w:rsid w:val="00E54ADA"/>
    <w:rsid w:val="00E54B09"/>
    <w:rsid w:val="00E55C97"/>
    <w:rsid w:val="00E57157"/>
    <w:rsid w:val="00E60C07"/>
    <w:rsid w:val="00E60DEE"/>
    <w:rsid w:val="00E621F6"/>
    <w:rsid w:val="00E6228A"/>
    <w:rsid w:val="00E63226"/>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AD4"/>
    <w:rsid w:val="00E91D1E"/>
    <w:rsid w:val="00E91E80"/>
    <w:rsid w:val="00E92290"/>
    <w:rsid w:val="00E92545"/>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1D3"/>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703FF"/>
    <w:rsid w:val="00F704C2"/>
    <w:rsid w:val="00F70F98"/>
    <w:rsid w:val="00F7130C"/>
    <w:rsid w:val="00F71C92"/>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16311794">
      <w:bodyDiv w:val="1"/>
      <w:marLeft w:val="0"/>
      <w:marRight w:val="0"/>
      <w:marTop w:val="0"/>
      <w:marBottom w:val="0"/>
      <w:divBdr>
        <w:top w:val="none" w:sz="0" w:space="0" w:color="auto"/>
        <w:left w:val="none" w:sz="0" w:space="0" w:color="auto"/>
        <w:bottom w:val="none" w:sz="0" w:space="0" w:color="auto"/>
        <w:right w:val="none" w:sz="0" w:space="0" w:color="auto"/>
      </w:divBdr>
    </w:div>
    <w:div w:id="522715414">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97003818">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51850509">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58734241">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66240254">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hyperlink" Target="https://www.irjet.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375F6-56AC-4589-A4D6-29E9877F3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1</TotalTime>
  <Pages>57</Pages>
  <Words>3615</Words>
  <Characters>20606</Characters>
  <Application>Microsoft Office Word</Application>
  <DocSecurity>0</DocSecurity>
  <Lines>171</Lines>
  <Paragraphs>48</Paragraphs>
  <ScaleCrop>false</ScaleCrop>
  <Company/>
  <LinksUpToDate>false</LinksUpToDate>
  <CharactersWithSpaces>2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305</cp:revision>
  <cp:lastPrinted>2023-07-22T00:27:00Z</cp:lastPrinted>
  <dcterms:created xsi:type="dcterms:W3CDTF">2025-05-07T13:09:00Z</dcterms:created>
  <dcterms:modified xsi:type="dcterms:W3CDTF">2025-06-09T08:41:00Z</dcterms:modified>
</cp:coreProperties>
</file>